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82A57" w14:textId="3F0C95EA" w:rsidR="001A2F5E" w:rsidRDefault="00C0077D">
      <w:pPr>
        <w:pStyle w:val="Title"/>
      </w:pPr>
      <w:r>
        <w:t>P</w:t>
      </w:r>
      <w:r w:rsidR="00227A7A">
        <w:t xml:space="preserve">arasite aggregation </w:t>
      </w:r>
      <w:r>
        <w:t xml:space="preserve">increases </w:t>
      </w:r>
      <w:r w:rsidR="00227A7A">
        <w:t>under intense control efforts</w:t>
      </w:r>
      <w:r>
        <w:t>, complicating</w:t>
      </w:r>
      <w:r w:rsidR="00227A7A">
        <w:t xml:space="preserve"> helminthiases elimination</w:t>
      </w:r>
    </w:p>
    <w:p w14:paraId="54AD20A6" w14:textId="77777777" w:rsidR="00714183" w:rsidRDefault="00714183" w:rsidP="00714183">
      <w:pPr>
        <w:pStyle w:val="Author"/>
        <w:jc w:val="left"/>
        <w:rPr>
          <w:vertAlign w:val="superscript"/>
        </w:rPr>
      </w:pPr>
      <w:bookmarkStart w:id="0" w:name="background"/>
      <w:r>
        <w:t>Christopher M. Hoover</w:t>
      </w:r>
      <w:r>
        <w:rPr>
          <w:vertAlign w:val="superscript"/>
        </w:rPr>
        <w:t>1</w:t>
      </w:r>
      <w:r>
        <w:t>, Stefanie Knopp</w:t>
      </w:r>
      <w:r>
        <w:rPr>
          <w:vertAlign w:val="superscript"/>
        </w:rPr>
        <w:t>2</w:t>
      </w:r>
      <w:r>
        <w:t>, Joseph A. Lewnard</w:t>
      </w:r>
      <w:r>
        <w:rPr>
          <w:vertAlign w:val="superscript"/>
        </w:rPr>
        <w:t>3</w:t>
      </w:r>
      <w:r>
        <w:t>, Alan E. Hubbard</w:t>
      </w:r>
      <w:r>
        <w:rPr>
          <w:vertAlign w:val="superscript"/>
        </w:rPr>
        <w:t>4</w:t>
      </w:r>
      <w:r>
        <w:t>, Jay Graham</w:t>
      </w:r>
      <w:r>
        <w:rPr>
          <w:vertAlign w:val="superscript"/>
        </w:rPr>
        <w:t>1</w:t>
      </w:r>
      <w:r>
        <w:t>, Giulio A. de Leo</w:t>
      </w:r>
      <w:r>
        <w:rPr>
          <w:vertAlign w:val="superscript"/>
        </w:rPr>
        <w:t>5,6</w:t>
      </w:r>
      <w:r>
        <w:t>, Susanne H. Sokolow</w:t>
      </w:r>
      <w:r>
        <w:rPr>
          <w:vertAlign w:val="superscript"/>
        </w:rPr>
        <w:t>5,6</w:t>
      </w:r>
      <w:r>
        <w:t>, David Rollinson</w:t>
      </w:r>
      <w:r>
        <w:rPr>
          <w:vertAlign w:val="superscript"/>
        </w:rPr>
        <w:t>7</w:t>
      </w:r>
      <w:r>
        <w:t>, Fatma Kabole</w:t>
      </w:r>
      <w:r>
        <w:rPr>
          <w:vertAlign w:val="superscript"/>
        </w:rPr>
        <w:t>8</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77777777" w:rsidR="00714183" w:rsidRPr="0057424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p>
    <w:p w14:paraId="24B1F9DA"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3</w:t>
      </w:r>
      <w:r w:rsidRPr="00574243">
        <w:rPr>
          <w:rFonts w:ascii="Times New Roman" w:hAnsi="Times New Roman" w:cs="Times New Roman"/>
          <w:sz w:val="20"/>
          <w:szCs w:val="20"/>
        </w:rPr>
        <w:t xml:space="preserve"> </w:t>
      </w:r>
      <w:r w:rsidRPr="00574243">
        <w:rPr>
          <w:rFonts w:cs="Times New Roman"/>
          <w:sz w:val="20"/>
          <w:szCs w:val="20"/>
        </w:rPr>
        <w:t>Division of Epidemiology, University of California, Berkeley School of Public Health, Berkeley, CA 94720 USA</w:t>
      </w:r>
    </w:p>
    <w:p w14:paraId="5ACAE727"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4</w:t>
      </w:r>
      <w:r w:rsidRPr="00574243">
        <w:rPr>
          <w:sz w:val="20"/>
          <w:szCs w:val="20"/>
        </w:rPr>
        <w:t xml:space="preserve"> Division of Biostatistics</w:t>
      </w:r>
      <w:r w:rsidRPr="00574243">
        <w:rPr>
          <w:rFonts w:cs="Times New Roman"/>
          <w:sz w:val="20"/>
          <w:szCs w:val="20"/>
        </w:rPr>
        <w:t>, University of California, Berkeley School of Public Health, Berkeley, CA 94720 USA</w:t>
      </w:r>
    </w:p>
    <w:p w14:paraId="35129D88" w14:textId="77777777" w:rsidR="00714183" w:rsidRPr="00574243" w:rsidRDefault="00714183" w:rsidP="00714183">
      <w:pPr>
        <w:pStyle w:val="BodyText"/>
        <w:ind w:left="180" w:hanging="180"/>
        <w:rPr>
          <w:sz w:val="20"/>
          <w:szCs w:val="20"/>
        </w:rPr>
      </w:pPr>
      <w:r w:rsidRPr="00574243">
        <w:rPr>
          <w:sz w:val="20"/>
          <w:szCs w:val="20"/>
          <w:vertAlign w:val="superscript"/>
        </w:rPr>
        <w:t>5</w:t>
      </w:r>
      <w:r w:rsidRPr="00574243">
        <w:rPr>
          <w:sz w:val="20"/>
          <w:szCs w:val="20"/>
        </w:rPr>
        <w:t xml:space="preserve"> Department of Biology, Hopkins Marine Station, Stanford University, Pacific Grove, CA 93950 USA</w:t>
      </w:r>
    </w:p>
    <w:p w14:paraId="2632467F" w14:textId="77777777" w:rsidR="00714183" w:rsidRPr="00574243" w:rsidRDefault="00714183" w:rsidP="00714183">
      <w:pPr>
        <w:pStyle w:val="BodyText"/>
        <w:ind w:left="180" w:hanging="180"/>
        <w:rPr>
          <w:sz w:val="20"/>
          <w:szCs w:val="20"/>
        </w:rPr>
      </w:pPr>
      <w:r w:rsidRPr="00574243">
        <w:rPr>
          <w:sz w:val="20"/>
          <w:szCs w:val="20"/>
          <w:vertAlign w:val="superscript"/>
        </w:rPr>
        <w:t>6</w:t>
      </w:r>
      <w:r w:rsidRPr="00574243">
        <w:rPr>
          <w:sz w:val="20"/>
          <w:szCs w:val="20"/>
        </w:rPr>
        <w:t xml:space="preserve"> Woods Institute for the Environment and Center for Innovation in Global Health, Stanford University, Stanford, CA 94305 USA</w:t>
      </w:r>
    </w:p>
    <w:p w14:paraId="71C732AD" w14:textId="77777777" w:rsidR="00714183" w:rsidRPr="00574243" w:rsidRDefault="00714183" w:rsidP="00714183">
      <w:pPr>
        <w:pStyle w:val="BodyText"/>
        <w:ind w:left="180" w:hanging="180"/>
        <w:rPr>
          <w:sz w:val="20"/>
          <w:szCs w:val="20"/>
        </w:rPr>
      </w:pPr>
      <w:r w:rsidRPr="00574243">
        <w:rPr>
          <w:sz w:val="20"/>
          <w:szCs w:val="20"/>
          <w:vertAlign w:val="superscript"/>
        </w:rPr>
        <w:t>7</w:t>
      </w:r>
      <w:r w:rsidRPr="00574243">
        <w:rPr>
          <w:sz w:val="20"/>
          <w:szCs w:val="20"/>
        </w:rPr>
        <w:t xml:space="preserve"> London Museum of Natural History</w:t>
      </w:r>
    </w:p>
    <w:p w14:paraId="01F00E10" w14:textId="77777777" w:rsidR="00714183" w:rsidRPr="00574243" w:rsidRDefault="00714183" w:rsidP="00714183">
      <w:pPr>
        <w:pStyle w:val="BodyText"/>
        <w:ind w:left="180" w:hanging="180"/>
        <w:rPr>
          <w:sz w:val="20"/>
          <w:szCs w:val="20"/>
        </w:rPr>
      </w:pPr>
      <w:r w:rsidRPr="00574243">
        <w:rPr>
          <w:sz w:val="20"/>
          <w:szCs w:val="20"/>
          <w:vertAlign w:val="superscript"/>
        </w:rPr>
        <w:t>8</w:t>
      </w:r>
      <w:r w:rsidRPr="00574243">
        <w:rPr>
          <w:sz w:val="20"/>
          <w:szCs w:val="20"/>
        </w:rPr>
        <w:t xml:space="preserve"> Zanzibar Ministry of Health</w:t>
      </w:r>
    </w:p>
    <w:p w14:paraId="71582EFC" w14:textId="77777777" w:rsidR="00714183" w:rsidRDefault="00714183" w:rsidP="00714183">
      <w:pPr>
        <w:pStyle w:val="Heading2"/>
      </w:pPr>
      <w:r w:rsidRPr="00203A80">
        <w:rPr>
          <w:highlight w:val="yellow"/>
        </w:rPr>
        <w:t>Abstract</w:t>
      </w:r>
    </w:p>
    <w:p w14:paraId="5F0F7C13" w14:textId="77777777" w:rsidR="00714183" w:rsidRDefault="00714183">
      <w:pPr>
        <w:rPr>
          <w:sz w:val="22"/>
        </w:rPr>
      </w:pPr>
      <w:r>
        <w:br w:type="page"/>
      </w:r>
    </w:p>
    <w:p w14:paraId="7017BF7D" w14:textId="77777777" w:rsidR="001A2F5E" w:rsidRDefault="00227A7A">
      <w:pPr>
        <w:pStyle w:val="Heading1"/>
      </w:pPr>
      <w:r>
        <w:lastRenderedPageBreak/>
        <w:t>Background</w:t>
      </w:r>
      <w:bookmarkEnd w:id="0"/>
    </w:p>
    <w:p w14:paraId="5A1A0F67" w14:textId="14E7E373" w:rsidR="001A2F5E" w:rsidRDefault="00227A7A" w:rsidP="005C2970">
      <w:pPr>
        <w:pStyle w:val="BodyText"/>
      </w:pPr>
      <w:r>
        <w:t>Decades of mass drug administration (MDA) have drastically reduced the prevalence and burden of neglected tropical diseases, particularly helminthiases including schistosomiasis, onchocerciasis, lymphatic filariasis (LF), and soil transmitted helminths (STHs). National control programs supported by organizations such as the Gates Foundation and World Health Organization and drug companies which donate necessary drugs for treatment, have made substantial progress reduc</w:t>
      </w:r>
      <w:r w:rsidR="00E708E2">
        <w:t>ing th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 xml:space="preserve">More recently, the global conversation has shifted towards elimination. </w:t>
      </w:r>
      <w:r w:rsidRPr="00191405">
        <w:rPr>
          <w:highlight w:val="yellow"/>
        </w:rPr>
        <w:t>China, for instance, has made substantial progress towards elimination of schistosomiasis with an integrated control approach that utilizes MDA in addition to environ</w:t>
      </w:r>
      <w:r w:rsidR="0098519F" w:rsidRPr="00191405">
        <w:rPr>
          <w:highlight w:val="yellow"/>
        </w:rPr>
        <w:t>mental and behavioral controls</w:t>
      </w:r>
      <w:r w:rsidRPr="00191405">
        <w:rPr>
          <w:highlight w:val="yellow"/>
        </w:rPr>
        <w:t xml:space="preserve">. </w:t>
      </w:r>
      <w:r w:rsidR="0098519F" w:rsidRPr="00191405">
        <w:rPr>
          <w:highlight w:val="yellow"/>
        </w:rPr>
        <w:fldChar w:fldCharType="begin" w:fldLock="1"/>
      </w:r>
      <w:r w:rsidR="0098519F" w:rsidRPr="00191405">
        <w:rPr>
          <w:highlight w:val="yellow"/>
        </w:rPr>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mendeley":{"formattedCitation":"[2–4]","plainTextFormattedCitation":"[2–4]","previouslyFormattedCitation":"[2–4]"},"properties":{"noteIndex":0},"schema":"https://github.com/citation-style-language/schema/raw/master/csl-citation.json"}</w:instrText>
      </w:r>
      <w:r w:rsidR="0098519F" w:rsidRPr="00191405">
        <w:rPr>
          <w:highlight w:val="yellow"/>
        </w:rPr>
        <w:fldChar w:fldCharType="separate"/>
      </w:r>
      <w:r w:rsidR="0098519F" w:rsidRPr="00191405">
        <w:rPr>
          <w:noProof/>
          <w:highlight w:val="yellow"/>
        </w:rPr>
        <w:t>[2–4]</w:t>
      </w:r>
      <w:r w:rsidR="0098519F" w:rsidRPr="00191405">
        <w:rPr>
          <w:highlight w:val="yellow"/>
        </w:rPr>
        <w:fldChar w:fldCharType="end"/>
      </w:r>
      <w:r w:rsidR="0098519F" w:rsidRPr="00191405">
        <w:rPr>
          <w:highlight w:val="yellow"/>
        </w:rPr>
        <w:t xml:space="preserve"> </w:t>
      </w:r>
      <w:r w:rsidRPr="00191405">
        <w:rPr>
          <w:highlight w:val="yellow"/>
        </w:rPr>
        <w:t>Globally, progress towards elimination is mixed and many areas of sub-Saharan Africa where the vast majority of schistosomiasis and other helminthiases occur have struggled to achieve transmission control and progress towards elimination.</w:t>
      </w:r>
    </w:p>
    <w:p w14:paraId="34CDB8F6" w14:textId="5DE0E562" w:rsidR="001A2F5E" w:rsidRDefault="00227A7A">
      <w:pPr>
        <w:pStyle w:val="BodyText"/>
      </w:pPr>
      <w:r>
        <w:t xml:space="preserve">Under sufficient coverage and frequency, elimination using MDA alone is believed to be possible in low and moderate transmission settings. </w:t>
      </w:r>
      <w:r w:rsidR="0098519F">
        <w:fldChar w:fldCharType="begin" w:fldLock="1"/>
      </w:r>
      <w:r w:rsidR="00FD2F13">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5]","plainTextFormattedCitation":"[5]","previouslyFormattedCitation":"[5]"},"properties":{"noteIndex":0},"schema":"https://github.com/citation-style-language/schema/raw/master/csl-citation.json"}</w:instrText>
      </w:r>
      <w:r w:rsidR="0098519F">
        <w:fldChar w:fldCharType="separate"/>
      </w:r>
      <w:r w:rsidR="0098519F" w:rsidRPr="0098519F">
        <w:rPr>
          <w:noProof/>
        </w:rPr>
        <w:t>[5]</w:t>
      </w:r>
      <w:r w:rsidR="0098519F">
        <w:fldChar w:fldCharType="end"/>
      </w:r>
      <w:r w:rsidR="0098519F">
        <w:t xml:space="preserve"> </w:t>
      </w:r>
      <w:r>
        <w:t>From a practical standpoint, achieving these</w:t>
      </w:r>
      <w:r w:rsidR="00294309">
        <w:t xml:space="preserve"> necessary</w:t>
      </w:r>
      <w:r>
        <w:t xml:space="preserve"> treatment conditions is challenging due to the programmatic limitations of many control campaigns. School-based interventions, for instance, are often the primary method of drug delivery in communities since they </w:t>
      </w:r>
      <w:r w:rsidR="00294309">
        <w:t xml:space="preserve">are straightforward to implement and </w:t>
      </w:r>
      <w:r>
        <w:t>reach</w:t>
      </w:r>
      <w:r w:rsidR="00294309">
        <w:t xml:space="preserve"> school-aged children, </w:t>
      </w:r>
      <w:r w:rsidR="00191405">
        <w:t xml:space="preserve">who are </w:t>
      </w:r>
      <w:r w:rsidR="00294309">
        <w:t>widely considered</w:t>
      </w:r>
      <w:r>
        <w:t xml:space="preserve"> the most vulnerable </w:t>
      </w:r>
      <w:r w:rsidR="00294309">
        <w:t xml:space="preserve">and most heavily infected </w:t>
      </w:r>
      <w:r>
        <w:t>segment of the population. However, school-based strategies, and even those that seek to reach all members of the broader community, often miss infected individuals that contribute to transmission.</w:t>
      </w:r>
      <w:r w:rsidR="00294309" w:rsidRPr="00294309">
        <w:t xml:space="preserve"> </w:t>
      </w:r>
      <w:r w:rsidR="00FD2F13">
        <w:fldChar w:fldCharType="begin" w:fldLock="1"/>
      </w:r>
      <w:r w:rsidR="00504C8A">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6,7]","plainTextFormattedCitation":"[6,7]","previouslyFormattedCitation":"[6,7]"},"properties":{"noteIndex":0},"schema":"https://github.com/citation-style-language/schema/raw/master/csl-citation.json"}</w:instrText>
      </w:r>
      <w:r w:rsidR="00FD2F13">
        <w:fldChar w:fldCharType="separate"/>
      </w:r>
      <w:r w:rsidR="00FD2F13" w:rsidRPr="00FD2F13">
        <w:rPr>
          <w:noProof/>
        </w:rPr>
        <w:t>[6,7]</w:t>
      </w:r>
      <w:r w:rsidR="00FD2F13">
        <w:fldChar w:fldCharType="end"/>
      </w:r>
      <w:r w:rsidR="00191405">
        <w:t xml:space="preserve"> </w:t>
      </w:r>
    </w:p>
    <w:p w14:paraId="04CB1E65" w14:textId="304ABB07" w:rsidR="00294309" w:rsidRDefault="008837D4" w:rsidP="00294309">
      <w:pPr>
        <w:pStyle w:val="BodyText"/>
      </w:pPr>
      <w:r>
        <w:t>Because of this, control efforts are likely to have profound implications for parasite aggregation: the distribution of parasites among the human host population. While the dynamics of parasite burden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 xml:space="preserve">ore transmission leads to less-skewed distributions of infection, while reductions in transmission from interventions such as MDA </w:t>
      </w:r>
      <w:proofErr w:type="gramStart"/>
      <w:r w:rsidR="00294309">
        <w:t>lead</w:t>
      </w:r>
      <w:proofErr w:type="gramEnd"/>
      <w:r w:rsidR="00294309">
        <w:t xml:space="preserve"> to more skewed distributions</w:t>
      </w:r>
      <w:r w:rsidR="00FD2F13">
        <w:t xml:space="preserve"> in which fewer individuals host larger proportions of the total parasite population</w:t>
      </w:r>
      <w:r w:rsidR="00294309">
        <w:t xml:space="preserve">. Individuals that remain infected in these scenarios may be those who miss treatment, are heavily exposed, are particularly susceptible to infection, or have parasite strains that are resistant to </w:t>
      </w:r>
      <w:r w:rsidR="00191405">
        <w:t>treatment</w:t>
      </w:r>
      <w:r w:rsidR="00294309">
        <w:t>.</w:t>
      </w:r>
      <w:r w:rsidR="00504C8A">
        <w:t xml:space="preserve"> </w:t>
      </w:r>
      <w:r w:rsidR="00504C8A">
        <w:fldChar w:fldCharType="begin" w:fldLock="1"/>
      </w:r>
      <w:r w:rsidR="00504C8A">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8–12]","plainTextFormattedCitation":"[8–12]","previouslyFormattedCitation":"[8–12]"},"properties":{"noteIndex":0},"schema":"https://github.com/citation-style-language/schema/raw/master/csl-citation.json"}</w:instrText>
      </w:r>
      <w:r w:rsidR="00504C8A">
        <w:fldChar w:fldCharType="separate"/>
      </w:r>
      <w:r w:rsidR="00504C8A" w:rsidRPr="00504C8A">
        <w:rPr>
          <w:noProof/>
        </w:rPr>
        <w:t>[8–12]</w:t>
      </w:r>
      <w:r w:rsidR="00504C8A">
        <w:fldChar w:fldCharType="end"/>
      </w:r>
      <w:r w:rsidR="00294309">
        <w:t xml:space="preserve"> </w:t>
      </w:r>
    </w:p>
    <w:p w14:paraId="6A29D96D" w14:textId="676D79C3" w:rsidR="00F6029F" w:rsidRDefault="00504C8A">
      <w:pPr>
        <w:pStyle w:val="BodyText"/>
      </w:pPr>
      <w:r>
        <w:t xml:space="preserve">Aggregation dynamics approaching elimination are important from a number of practical and theoretical vantages. </w:t>
      </w:r>
      <w:r w:rsidR="00D00133">
        <w:t>As parasite burden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0C2BBC">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0C2BBC">
        <w:fldChar w:fldCharType="separate"/>
      </w:r>
      <w:r w:rsidR="000C2BBC" w:rsidRPr="000C2BBC">
        <w:rPr>
          <w:noProof/>
        </w:rPr>
        <w:t>[8]</w:t>
      </w:r>
      <w:r w:rsidR="000C2BBC">
        <w:fldChar w:fldCharType="end"/>
      </w:r>
      <w:r w:rsidR="00D00133">
        <w:t xml:space="preserve"> Identifying and treating these individuals</w:t>
      </w:r>
      <w:r w:rsidR="000C2BBC">
        <w:t xml:space="preserve"> is complicated by systematic non-adherence to treatment, treatment failures, and insensitive diagnostics</w:t>
      </w:r>
      <w:r w:rsidR="00191405">
        <w:t>, but will be essential to achieving elimination</w:t>
      </w:r>
      <w:r w:rsidR="00D00133">
        <w:t>.</w:t>
      </w:r>
      <w:r w:rsidR="000C2BBC">
        <w:t xml:space="preserve"> </w:t>
      </w:r>
      <w:r w:rsidR="006F7635">
        <w:fldChar w:fldCharType="begin" w:fldLock="1"/>
      </w:r>
      <w:r w:rsidR="006F7635">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8,13–15]","plainTextFormattedCitation":"[8,13–15]","previouslyFormattedCitation":"[8,13–15]"},"properties":{"noteIndex":0},"schema":"https://github.com/citation-style-language/schema/raw/master/csl-citation.json"}</w:instrText>
      </w:r>
      <w:r w:rsidR="006F7635">
        <w:fldChar w:fldCharType="separate"/>
      </w:r>
      <w:r w:rsidR="006F7635" w:rsidRPr="006F7635">
        <w:rPr>
          <w:noProof/>
        </w:rPr>
        <w:t>[8,13–15]</w:t>
      </w:r>
      <w:r w:rsidR="006F7635">
        <w:fldChar w:fldCharType="end"/>
      </w:r>
      <w:r w:rsidR="000C2BBC">
        <w:t xml:space="preserve"> A better understanding of aggregation dynamics could aid the planning and implementation </w:t>
      </w:r>
      <w:r w:rsidR="006F7635">
        <w:t xml:space="preserve">of surveillance and control efforts in low transmission and elimination settings. </w:t>
      </w:r>
      <w:r w:rsidR="006F7635">
        <w:fldChar w:fldCharType="begin" w:fldLock="1"/>
      </w:r>
      <w:r w:rsidR="006F7635">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3]","plainTextFormattedCitation":"[13]","previouslyFormattedCitation":"[13]"},"properties":{"noteIndex":0},"schema":"https://github.com/citation-style-language/schema/raw/master/csl-citation.json"}</w:instrText>
      </w:r>
      <w:r w:rsidR="006F7635">
        <w:fldChar w:fldCharType="separate"/>
      </w:r>
      <w:r w:rsidR="006F7635" w:rsidRPr="006F7635">
        <w:rPr>
          <w:noProof/>
        </w:rPr>
        <w:t>[13]</w:t>
      </w:r>
      <w:r w:rsidR="006F7635">
        <w:fldChar w:fldCharType="end"/>
      </w:r>
    </w:p>
    <w:p w14:paraId="5703E419" w14:textId="77777777" w:rsidR="009815A5" w:rsidRDefault="00227A7A">
      <w:pPr>
        <w:pStyle w:val="BodyText"/>
      </w:pPr>
      <w:r>
        <w:t>From a theoretical standpoint, the conditions under which MDA alone can</w:t>
      </w:r>
      <w:r w:rsidR="00D00133">
        <w:t xml:space="preserve"> achieve elimination is dependent on</w:t>
      </w:r>
      <w:r>
        <w:t xml:space="preserve"> reduc</w:t>
      </w:r>
      <w:r w:rsidR="00D00133">
        <w:t>ing</w:t>
      </w:r>
      <w:r>
        <w:t xml:space="preserve"> the parasite population below its breakpoint. Breakpoints in helminth transmission are expected to arise from mate limitation in low transmission settings whereby the probability of individuals being infected with fecund worms decreases as parasite burden and transmission decrease. Mate limitation in helminth populations is generally quantified in terms of the probability that a given female parasite in a population is successfully mated, </w:t>
      </w:r>
      <m:oMath>
        <m:r>
          <w:rPr>
            <w:rFonts w:ascii="Cambria Math" w:hAnsi="Cambria Math"/>
          </w:rPr>
          <m:t>ϕ(W,κ)</m:t>
        </m:r>
      </m:oMath>
      <w:r>
        <w:t xml:space="preserve">, which is </w:t>
      </w:r>
      <w:r>
        <w:lastRenderedPageBreak/>
        <w:t xml:space="preserve">estimated as a function of the mean parasite burden, </w:t>
      </w:r>
      <m:oMath>
        <m:r>
          <w:rPr>
            <w:rFonts w:ascii="Cambria Math" w:hAnsi="Cambria Math"/>
          </w:rPr>
          <m:t>W</m:t>
        </m:r>
      </m:oMath>
      <w:r>
        <w:t xml:space="preserve">, and </w:t>
      </w:r>
      <w:r w:rsidR="006F7635">
        <w:t>aggregation</w:t>
      </w:r>
      <w:r>
        <w:t xml:space="preserve"> parameter, </w:t>
      </w:r>
      <m:oMath>
        <m:r>
          <w:rPr>
            <w:rFonts w:ascii="Cambria Math" w:hAnsi="Cambria Math"/>
          </w:rPr>
          <m:t>κ</m:t>
        </m:r>
      </m:oMath>
      <w:r>
        <w:t xml:space="preserve">. </w:t>
      </w:r>
      <w:r w:rsidR="006F7635">
        <w:fldChar w:fldCharType="begin" w:fldLock="1"/>
      </w:r>
      <w:r w:rsidR="009815A5">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6F7635">
        <w:fldChar w:fldCharType="separate"/>
      </w:r>
      <w:r w:rsidR="006F7635" w:rsidRPr="006F7635">
        <w:rPr>
          <w:noProof/>
        </w:rPr>
        <w:t>[16,17]</w:t>
      </w:r>
      <w:r w:rsidR="006F7635">
        <w:fldChar w:fldCharType="end"/>
      </w:r>
      <w:r w:rsidR="006F7635">
        <w:t xml:space="preserve"> </w:t>
      </w:r>
      <w:r>
        <w:t xml:space="preserve">In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7A7DE380" w14:textId="577C047E" w:rsidR="001A2F5E" w:rsidRDefault="00227A7A">
      <w:pPr>
        <w:pStyle w:val="BodyText"/>
      </w:pPr>
      <w:r>
        <w:t xml:space="preserve">For constant </w:t>
      </w:r>
      <w:r w:rsidR="00D51133">
        <w:t>aggregation</w:t>
      </w:r>
      <w:r>
        <w:t xml:space="preserve"> parameter, </w:t>
      </w:r>
      <m:oMath>
        <m:r>
          <w:rPr>
            <w:rFonts w:ascii="Cambria Math" w:hAnsi="Cambria Math"/>
          </w:rPr>
          <m:t>κ</m:t>
        </m:r>
      </m:oMath>
      <w:r>
        <w:t xml:space="preserve">, in the range </w:t>
      </w:r>
      <m:oMath>
        <m:r>
          <w:rPr>
            <w:rFonts w:ascii="Cambria Math" w:hAnsi="Cambria Math"/>
          </w:rPr>
          <m:t>[0.0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xml:space="preserve">, giving rise to the hypothesized breakpoint </w:t>
      </w:r>
      <w:r w:rsidR="00191405">
        <w:t>below</w:t>
      </w:r>
      <w:r>
        <w:t xml:space="preserve"> which worm mating becomes insufficient to sustain transmission.</w:t>
      </w:r>
      <w:r w:rsidR="00294309" w:rsidRPr="00294309">
        <w:t xml:space="preserve"> </w:t>
      </w:r>
      <w:r w:rsidR="009815A5">
        <w:fldChar w:fldCharType="begin" w:fldLock="1"/>
      </w:r>
      <w:r w:rsidR="009815A5">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18]","plainTextFormattedCitation":"[18]","previouslyFormattedCitation":"[18]"},"properties":{"noteIndex":0},"schema":"https://github.com/citation-style-language/schema/raw/master/csl-citation.json"}</w:instrText>
      </w:r>
      <w:r w:rsidR="009815A5">
        <w:fldChar w:fldCharType="separate"/>
      </w:r>
      <w:r w:rsidR="009815A5" w:rsidRPr="009815A5">
        <w:rPr>
          <w:noProof/>
        </w:rPr>
        <w:t>[18]</w:t>
      </w:r>
      <w:r w:rsidR="009815A5">
        <w:fldChar w:fldCharType="end"/>
      </w:r>
      <w:r w:rsidR="009815A5">
        <w:t xml:space="preserve"> </w:t>
      </w:r>
      <w:r w:rsidR="00294309">
        <w:t xml:space="preserve">As transmission decreases, the response of the </w:t>
      </w:r>
      <w:r w:rsidR="00D51133">
        <w:t>aggregation</w:t>
      </w:r>
      <w:r w:rsidR="00294309">
        <w:t xml:space="preserve"> parameter could have profound implications for the breakpoint. For instance, if </w:t>
      </w:r>
      <m:oMath>
        <m:r>
          <w:rPr>
            <w:rFonts w:ascii="Cambria Math" w:hAnsi="Cambria Math"/>
          </w:rPr>
          <m:t>κ→0</m:t>
        </m:r>
      </m:oMath>
      <w:r w:rsidR="00294309">
        <w:t xml:space="preserve"> as </w:t>
      </w:r>
      <m:oMath>
        <m:r>
          <w:rPr>
            <w:rFonts w:ascii="Cambria Math" w:hAnsi="Cambria Math"/>
          </w:rPr>
          <m:t>W→0</m:t>
        </m:r>
      </m:oMath>
      <w:r w:rsidR="00294309">
        <w:t xml:space="preserve">, implying increasingly skewed distributions that can be realistically interpreted as all parasites being harbored by one individual, </w:t>
      </w:r>
      <m:oMath>
        <m:r>
          <w:rPr>
            <w:rFonts w:ascii="Cambria Math" w:hAnsi="Cambria Math"/>
          </w:rPr>
          <m:t>ϕ</m:t>
        </m:r>
      </m:oMath>
      <w:r w:rsidR="00294309">
        <w:t xml:space="preserve"> remains large and the breakpoint is vanishingly small.</w:t>
      </w:r>
      <w:r w:rsidR="009815A5">
        <w:t xml:space="preserve"> </w:t>
      </w:r>
      <w:r w:rsidR="009815A5">
        <w:fldChar w:fldCharType="begin" w:fldLock="1"/>
      </w:r>
      <w:r w:rsidR="004D448A">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17]","plainTextFormattedCitation":"[17]","previouslyFormattedCitation":"[17]"},"properties":{"noteIndex":0},"schema":"https://github.com/citation-style-language/schema/raw/master/csl-citation.json"}</w:instrText>
      </w:r>
      <w:r w:rsidR="009815A5">
        <w:fldChar w:fldCharType="separate"/>
      </w:r>
      <w:r w:rsidR="009815A5" w:rsidRPr="009815A5">
        <w:rPr>
          <w:noProof/>
        </w:rPr>
        <w:t>[17]</w:t>
      </w:r>
      <w:r w:rsidR="009815A5">
        <w:fldChar w:fldCharType="end"/>
      </w:r>
      <w:r w:rsidR="00294309">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w:t>
      </w:r>
      <w:r w:rsidR="004D448A">
        <w:t xml:space="preserve"> </w:t>
      </w:r>
      <w:r w:rsidR="004D448A">
        <w:fldChar w:fldCharType="begin" w:fldLock="1"/>
      </w:r>
      <w:r w:rsidR="004D448A">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4D448A">
        <w:fldChar w:fldCharType="separate"/>
      </w:r>
      <w:r w:rsidR="004D448A" w:rsidRPr="004D448A">
        <w:rPr>
          <w:noProof/>
        </w:rPr>
        <w:t>[16,17]</w:t>
      </w:r>
      <w:r w:rsidR="004D448A">
        <w:fldChar w:fldCharType="end"/>
      </w:r>
      <w:r w:rsidR="00191405">
        <w:t xml:space="preserve"> </w:t>
      </w:r>
      <w:r w:rsidR="00760833">
        <w:t>This raises doubt as to whether analytic estimates of the mating probability and breakpoint, which rely on an assumption of negative binomially distributed parasites, are reliable in elimination settings.</w:t>
      </w:r>
    </w:p>
    <w:p w14:paraId="38A48A58" w14:textId="4F75BE7B" w:rsidR="001A2F5E" w:rsidRDefault="00227A7A">
      <w:pPr>
        <w:pStyle w:val="BodyText"/>
      </w:pPr>
      <w:r>
        <w:t>Here, we examine evidence for dynamic aggregation from the Zanzibar Elimination of Schistosomiasis Transmission (ZEST) study, a randomized control trial with the aim of eliminating schistosomiasis as a public health problem and haltin</w:t>
      </w:r>
      <w:r w:rsidR="00294309">
        <w:t>g schistosomiasis transmission</w:t>
      </w:r>
      <w:r>
        <w:t xml:space="preserve"> on the two main islands of the Zanzibar archipelago off the coast of Tanzania.</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w:t>
      </w:r>
      <w:r>
        <w:t xml:space="preserve">We revisit classic assumptions of how adult schistosomes are distributed among human hosts and propose a novel, mechanistic data-generating process for worm acquisition and resulting mating dynamics. We then explore how these assumptions and </w:t>
      </w:r>
      <w:r w:rsidR="004D448A">
        <w:t xml:space="preserve">underlying </w:t>
      </w:r>
      <w:r>
        <w:t>data-generating process</w:t>
      </w:r>
      <w:r w:rsidR="004B500B">
        <w:t>es</w:t>
      </w:r>
      <w:r>
        <w:t xml:space="preserve">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1" w:name="methods"/>
      <w:r>
        <w:t>Methods</w:t>
      </w:r>
      <w:bookmarkEnd w:id="1"/>
    </w:p>
    <w:p w14:paraId="0DBDD934" w14:textId="20E0D518" w:rsidR="00F1639C" w:rsidRDefault="00F1639C" w:rsidP="00F1639C">
      <w:pPr>
        <w:pStyle w:val="Heading2"/>
      </w:pPr>
      <w:r>
        <w:t>Data</w:t>
      </w:r>
    </w:p>
    <w:p w14:paraId="3B9903E5" w14:textId="4B336531" w:rsidR="001A2F5E" w:rsidRDefault="00227A7A" w:rsidP="005C2970">
      <w:pPr>
        <w:pStyle w:val="BodyText"/>
      </w:pPr>
      <w:r>
        <w:t>The ZEST project enrolled 45</w:t>
      </w:r>
      <w:r w:rsidR="004D448A">
        <w:t xml:space="preserve"> administrative regions called </w:t>
      </w:r>
      <w:proofErr w:type="spellStart"/>
      <w:r w:rsidR="004D448A">
        <w:t>s</w:t>
      </w:r>
      <w:r>
        <w:t>hehias</w:t>
      </w:r>
      <w:proofErr w:type="spellEnd"/>
      <w:r>
        <w:t xml:space="preserve"> on the island of Pemba with the goal of eliminating urogenital schistosomiasis as a public health problem (defined as reducing the prevalence of heavy infections below </w:t>
      </w:r>
      <m:oMath>
        <m:r>
          <w:rPr>
            <w:rFonts w:ascii="Cambria Math" w:hAnsi="Cambria Math"/>
          </w:rPr>
          <m:t>1%</m:t>
        </m:r>
      </m:oMath>
      <w:r>
        <w:t xml:space="preserve">) and 45 Shehias on the island of Unguja with the goal of interrupting </w:t>
      </w:r>
      <w:r>
        <w:rPr>
          <w:i/>
        </w:rPr>
        <w:t>S. haematobium</w:t>
      </w:r>
      <w:r>
        <w:t xml:space="preserve"> transmission (defined as reducing the number of incident cases to zero)</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On each island, </w:t>
      </w:r>
      <w:proofErr w:type="spellStart"/>
      <w:r w:rsidR="004D448A">
        <w:t>s</w:t>
      </w:r>
      <w:r>
        <w:t>hehias</w:t>
      </w:r>
      <w:proofErr w:type="spellEnd"/>
      <w:r>
        <w:t xml:space="preserve"> were randomly assigned to receive biannual MDA, biannual MDA plus snail control, or biannual MDA plus a behavioral intervention.</w:t>
      </w:r>
      <w:r w:rsidR="004D448A">
        <w:t xml:space="preserve"> </w:t>
      </w:r>
      <w:r w:rsidR="004D448A">
        <w:fldChar w:fldCharType="begin" w:fldLock="1"/>
      </w:r>
      <w:r w:rsidR="00652EE5">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0–22]","plainTextFormattedCitation":"[20–22]","previouslyFormattedCitation":"[20–22]"},"properties":{"noteIndex":0},"schema":"https://github.com/citation-style-language/schema/raw/master/csl-citation.json"}</w:instrText>
      </w:r>
      <w:r w:rsidR="004D448A">
        <w:fldChar w:fldCharType="separate"/>
      </w:r>
      <w:r w:rsidR="004D448A" w:rsidRPr="004D448A">
        <w:rPr>
          <w:noProof/>
        </w:rPr>
        <w:t>[20–22]</w:t>
      </w:r>
      <w:r w:rsidR="004D448A">
        <w:fldChar w:fldCharType="end"/>
      </w:r>
      <w:r>
        <w:t xml:space="preserve"> Cross-sectional parasitological surveys were conducted a</w:t>
      </w:r>
      <w:r w:rsidR="004D448A">
        <w:t xml:space="preserve">nnually from 2012-2017 in each </w:t>
      </w:r>
      <w:proofErr w:type="spellStart"/>
      <w:r w:rsidR="004D448A">
        <w:t>s</w:t>
      </w:r>
      <w:r>
        <w:t>hehia</w:t>
      </w:r>
      <w:proofErr w:type="spellEnd"/>
      <w:r>
        <w:t>. Data used here were acquired via a formal data request to the Schistosomiasis Consortium for Operational Research and Evaluation (SCORE) and are comprised of 27</w:t>
      </w:r>
      <w:r w:rsidR="00652EE5">
        <w:t>,</w:t>
      </w:r>
      <w:r>
        <w:t>626 observations of parasite burden among adults and 75</w:t>
      </w:r>
      <w:r w:rsidR="00652EE5">
        <w:t>,</w:t>
      </w:r>
      <w:r>
        <w:t xml:space="preserve">039 observations of parasite burden among school-aged children, each measured as </w:t>
      </w:r>
      <w:r>
        <w:rPr>
          <w:i/>
        </w:rPr>
        <w:t>S. haematobium</w:t>
      </w:r>
      <w:r>
        <w:t xml:space="preserve"> eggs per 10mL urine.</w:t>
      </w:r>
    </w:p>
    <w:p w14:paraId="3BBDAFAE" w14:textId="1F035537" w:rsidR="00F1639C" w:rsidRDefault="004B500B" w:rsidP="00F1639C">
      <w:pPr>
        <w:pStyle w:val="Heading2"/>
      </w:pPr>
      <w:r>
        <w:t>Aggregation dynamics from observed egg burdens</w:t>
      </w:r>
    </w:p>
    <w:p w14:paraId="78374433" w14:textId="4A125117"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ndividual</w:t>
      </w:r>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w:lastRenderedPageBreak/>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654A48E0" w:rsidR="001A2F5E" w:rsidRDefault="00227A7A" w:rsidP="00760833">
      <w:pPr>
        <w:pStyle w:val="BodyText"/>
      </w:pPr>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nce (see e.g.</w:t>
      </w:r>
      <w:hyperlink r:id="rId8"/>
      <w:r w:rsidR="00652EE5">
        <w:rPr>
          <w:rStyle w:val="Hyperlink"/>
        </w:rPr>
        <w:t xml:space="preserve"> </w:t>
      </w:r>
      <w:r w:rsidR="00652EE5">
        <w:rPr>
          <w:rStyle w:val="Hyperlink"/>
        </w:rPr>
        <w:fldChar w:fldCharType="begin" w:fldLock="1"/>
      </w:r>
      <w:r w:rsidR="00156A35">
        <w:rPr>
          <w:rStyle w:val="Hyperlink"/>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3]","plainTextFormattedCitation":"[23]","previouslyFormattedCitation":"[23]"},"properties":{"noteIndex":0},"schema":"https://github.com/citation-style-language/schema/raw/master/csl-citation.json"}</w:instrText>
      </w:r>
      <w:r w:rsidR="00652EE5">
        <w:rPr>
          <w:rStyle w:val="Hyperlink"/>
        </w:rPr>
        <w:fldChar w:fldCharType="separate"/>
      </w:r>
      <w:r w:rsidR="00652EE5" w:rsidRPr="00652EE5">
        <w:rPr>
          <w:rStyle w:val="Hyperlink"/>
          <w:noProof/>
        </w:rPr>
        <w:t>[23]</w:t>
      </w:r>
      <w:r w:rsidR="00652EE5">
        <w:rPr>
          <w:rStyle w:val="Hyperlink"/>
        </w:rPr>
        <w:fldChar w:fldCharType="end"/>
      </w:r>
      <w:r>
        <w:t xml:space="preserve">). </w:t>
      </w:r>
      <w:proofErr w:type="gramStart"/>
      <w:r>
        <w:t>Therefore</w:t>
      </w:r>
      <w:proofErr w:type="gramEnd"/>
      <w:r>
        <w:t xml:space="preserv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using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0A942C9D" w:rsidR="001A2F5E" w:rsidRDefault="00227A7A">
      <w:pPr>
        <w:pStyle w:val="BodyText"/>
      </w:pPr>
      <w:r>
        <w:t xml:space="preserve">The maximum likelihood estimate of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s simply the empirical mean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using the Brent method within the </w:t>
      </w:r>
      <w:proofErr w:type="spellStart"/>
      <w:r>
        <w:rPr>
          <w:rStyle w:val="VerbatimChar"/>
        </w:rPr>
        <w:t>optim</w:t>
      </w:r>
      <w:proofErr w:type="spellEnd"/>
      <w:r>
        <w:t xml:space="preserve"> function in R.</w:t>
      </w:r>
      <w:r w:rsidR="00156A35">
        <w:t xml:space="preserve"> </w:t>
      </w:r>
      <w:r w:rsidR="00156A35">
        <w:fldChar w:fldCharType="begin" w:fldLock="1"/>
      </w:r>
      <w:r w:rsidR="00156A35">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4]","plainTextFormattedCitation":"[24]","previouslyFormattedCitation":"[24]"},"properties":{"noteIndex":0},"schema":"https://github.com/citation-style-language/schema/raw/master/csl-citation.json"}</w:instrText>
      </w:r>
      <w:r w:rsidR="00156A35">
        <w:fldChar w:fldCharType="separate"/>
      </w:r>
      <w:r w:rsidR="00156A35" w:rsidRPr="00156A35">
        <w:rPr>
          <w:noProof/>
        </w:rPr>
        <w:t>[24]</w:t>
      </w:r>
      <w:r w:rsidR="00156A35">
        <w:fldChar w:fldCharType="end"/>
      </w:r>
      <w:r>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among the adult (A), child (C), and total (T) populations in each shehia-year.</w:t>
      </w:r>
    </w:p>
    <w:p w14:paraId="34841EC4" w14:textId="77777777" w:rsidR="001A2F5E" w:rsidRDefault="00227A7A">
      <w:pPr>
        <w:pStyle w:val="BodyText"/>
      </w:pPr>
      <w:r>
        <w:t>Weighted generalized estimating equations (GEE) with unstructured correlation matrices of the form:</w:t>
      </w:r>
    </w:p>
    <w:p w14:paraId="4B9D24A9" w14:textId="77777777"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m:rPr>
                  <m:scr m:val="script"/>
                  <m:sty m:val="p"/>
                </m:rPr>
                <w:rPr>
                  <w:rFonts w:ascii="Cambria Math" w:hAnsi="Cambria Math"/>
                </w:rPr>
                <m:t>st</m:t>
              </m:r>
            </m:sub>
          </m:sSub>
          <m:r>
            <w:rPr>
              <w:rFonts w:ascii="Cambria Math" w:hAnsi="Cambria Math"/>
            </w:rPr>
            <m:t>)]</m:t>
          </m:r>
        </m:oMath>
      </m:oMathPara>
    </w:p>
    <w:p w14:paraId="669450F7" w14:textId="00A6642C" w:rsidR="001A2F5E" w:rsidRDefault="00227A7A" w:rsidP="00760833">
      <w:pPr>
        <w:pStyle w:val="BodyText"/>
      </w:pPr>
      <w:r>
        <w:t xml:space="preserve">were used to estimate the relationship between aggregation and parasite burden. Weights were assigned as the inverse of the standard error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Unguja)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ean egg burden,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Clustered nonparametric bootstrapping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B=10,000</m:t>
        </m:r>
      </m:oMath>
      <w:r>
        <w:t xml:space="preserve"> bootstrapped samples</w:t>
      </w:r>
      <w:r w:rsidR="007F1427">
        <w:t xml:space="preserve"> at the </w:t>
      </w:r>
      <w:proofErr w:type="spellStart"/>
      <w:r w:rsidR="007F1427">
        <w:t>shehia</w:t>
      </w:r>
      <w:proofErr w:type="spellEnd"/>
      <w:r w:rsidR="007F1427">
        <w:t xml:space="preserve"> level</w:t>
      </w:r>
      <w:r>
        <w:t>.</w:t>
      </w:r>
    </w:p>
    <w:p w14:paraId="6A617F50" w14:textId="6434B6D7" w:rsidR="00F1639C" w:rsidRDefault="004B500B" w:rsidP="00F1639C">
      <w:pPr>
        <w:pStyle w:val="Heading2"/>
      </w:pPr>
      <w:r>
        <w:t>Estimating parasite burden and aggregation</w:t>
      </w:r>
    </w:p>
    <w:p w14:paraId="62F3114F" w14:textId="1F6A299C" w:rsidR="001A2F5E" w:rsidRDefault="00227A7A">
      <w:pPr>
        <w:pStyle w:val="BodyText"/>
      </w:pPr>
      <w:r>
        <w:t>Because egg counts are an indir</w:t>
      </w:r>
      <w:r w:rsidR="00156A35">
        <w:t xml:space="preserve">ect estimate of parasite burden, are prone to undercounts at </w:t>
      </w:r>
      <w:r w:rsidR="002202BD">
        <w:t xml:space="preserve">low burdens, and </w:t>
      </w:r>
      <w:r>
        <w:t>may change non-linearly with parasite burden</w:t>
      </w:r>
      <w:r w:rsidR="00156A35">
        <w:t xml:space="preserve"> </w:t>
      </w:r>
      <w:r w:rsidR="00156A35">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156A35">
        <w:fldChar w:fldCharType="separate"/>
      </w:r>
      <w:r w:rsidR="00156A35" w:rsidRPr="00156A35">
        <w:rPr>
          <w:noProof/>
        </w:rPr>
        <w:t>[25]</w:t>
      </w:r>
      <w:r w:rsidR="00156A35">
        <w:fldChar w:fldCharType="end"/>
      </w:r>
      <w:r>
        <w:t xml:space="preserve">, we next seek to determine if changes in aggregation as measured by egg counts are indicative of changes in aggregation of the adult parasite population. We use approximate </w:t>
      </w:r>
      <w:r w:rsidR="00526DE7">
        <w:t xml:space="preserve">Bayesian </w:t>
      </w:r>
      <w:r>
        <w:t xml:space="preserve">computation (ABC) to estimate mean community parasite burden and </w:t>
      </w:r>
      <w:r w:rsidR="00D51133">
        <w:t>aggregation</w:t>
      </w:r>
      <w:r>
        <w:t xml:space="preserve">,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xml:space="preserve">, respectively, under </w:t>
      </w:r>
      <w:r w:rsidR="00123737">
        <w:t>four</w:t>
      </w:r>
      <w:r>
        <w:t xml:space="preserve"> proposed data-generating mechanisms, </w:t>
      </w:r>
      <m:oMath>
        <m:r>
          <m:rPr>
            <m:scr m:val="script"/>
            <m:sty m:val="p"/>
          </m:rPr>
          <w:rPr>
            <w:rFonts w:ascii="Cambria Math" w:hAnsi="Cambria Math"/>
          </w:rPr>
          <m:t>D</m:t>
        </m:r>
        <m:r>
          <w:rPr>
            <w:rFonts w:ascii="Cambria Math" w:hAnsi="Cambria Math"/>
          </w:rPr>
          <m:t>∈{1,2,3,4}</m:t>
        </m:r>
      </m:oMath>
      <w:r>
        <w:t xml:space="preserve"> (described below). Briefly, ABC proceeds by</w:t>
      </w:r>
      <w:r w:rsidR="006E1FB8">
        <w:t>:</w:t>
      </w:r>
      <w:r>
        <w:t xml:space="preserve"> 1) sampling </w:t>
      </w:r>
      <m:oMath>
        <m:r>
          <w:rPr>
            <w:rFonts w:ascii="Cambria Math" w:hAnsi="Cambria Math"/>
          </w:rPr>
          <m:t>i=1,...,n</m:t>
        </m:r>
      </m:oMath>
      <w:r>
        <w:t xml:space="preserve"> parameter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r w:rsidR="00156A35">
        <w:t xml:space="preserve"> </w:t>
      </w:r>
      <w:r w:rsidR="002202BD">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2202BD">
        <w:fldChar w:fldCharType="separate"/>
      </w:r>
      <w:r w:rsidR="002202BD" w:rsidRPr="002202BD">
        <w:rPr>
          <w:noProof/>
        </w:rPr>
        <w:t>[25]</w:t>
      </w:r>
      <w:r w:rsidR="002202BD">
        <w:fldChar w:fldCharType="end"/>
      </w:r>
      <w:r>
        <w:t xml:space="preserve"> The accepted parameter sets thus represent an approximation of the posterior distribution of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 MCMC methods due to the number of estimates needed combined with the complexity of the likelihood function of the parasite population estimated from observed egg counts (see e.g. </w:t>
      </w:r>
      <w:r w:rsidR="002202BD">
        <w:fldChar w:fldCharType="begin" w:fldLock="1"/>
      </w:r>
      <w:r w:rsidR="002202BD">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26,27]","plainTextFormattedCitation":"[26,27]","previouslyFormattedCitation":"[26,27]"},"properties":{"noteIndex":0},"schema":"https://github.com/citation-style-language/schema/raw/master/csl-citation.json"}</w:instrText>
      </w:r>
      <w:r w:rsidR="002202BD">
        <w:fldChar w:fldCharType="separate"/>
      </w:r>
      <w:r w:rsidR="002202BD" w:rsidRPr="002202BD">
        <w:rPr>
          <w:noProof/>
        </w:rPr>
        <w:t>[26,27]</w:t>
      </w:r>
      <w:r w:rsidR="002202BD">
        <w:fldChar w:fldCharType="end"/>
      </w:r>
      <w:r>
        <w:t>).</w:t>
      </w:r>
    </w:p>
    <w:p w14:paraId="426E00E4" w14:textId="1971AC87" w:rsidR="00E53136" w:rsidRDefault="00227A7A">
      <w:pPr>
        <w:pStyle w:val="BodyText"/>
      </w:pPr>
      <w:r>
        <w:t xml:space="preserve">The </w:t>
      </w:r>
      <w:r w:rsidR="00123737">
        <w:t>four</w:t>
      </w:r>
      <w:r>
        <w:t xml:space="preserve"> data-generating mechanisms considered correspond to the “distributed together” and “distributed separately” assumptions (Cases 1 and 2) from Robert May’s seminal work on schistosome mating dynamics </w:t>
      </w:r>
      <w:r w:rsidR="002202BD">
        <w:fldChar w:fldCharType="begin" w:fldLock="1"/>
      </w:r>
      <w:r w:rsidR="00D13277">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2202BD">
        <w:fldChar w:fldCharType="separate"/>
      </w:r>
      <w:r w:rsidR="002202BD" w:rsidRPr="002202BD">
        <w:rPr>
          <w:noProof/>
        </w:rPr>
        <w:t>[16]</w:t>
      </w:r>
      <w:r w:rsidR="002202BD">
        <w:fldChar w:fldCharType="end"/>
      </w:r>
      <w:r w:rsidR="004B500B">
        <w:t>;</w:t>
      </w:r>
      <w:r w:rsidR="00123737">
        <w:t xml:space="preserve"> </w:t>
      </w:r>
      <w:r w:rsidR="006704D8">
        <w:t xml:space="preserve">a mechanistic model (termed Case 3) that considers susceptibility and exposure as independent parameters; and </w:t>
      </w:r>
      <w:r w:rsidR="00123737">
        <w:t xml:space="preserve">a hybrid of Case 1 and 2 (termed Case </w:t>
      </w:r>
      <w:r w:rsidR="006704D8">
        <w:lastRenderedPageBreak/>
        <w:t>4</w:t>
      </w:r>
      <w:r w:rsidR="00123737">
        <w:t xml:space="preserve">) in which </w:t>
      </w:r>
      <w:r w:rsidR="00E53136">
        <w:t>a</w:t>
      </w:r>
      <w:r w:rsidR="00123737">
        <w:t xml:space="preserve"> proportion of parasites</w:t>
      </w:r>
      <w:r w:rsidR="00E53136">
        <w:t xml:space="preserve"> are</w:t>
      </w:r>
      <w:r w:rsidR="00123737">
        <w:t xml:space="preserve"> distributed </w:t>
      </w:r>
      <w:r w:rsidR="004B500B">
        <w:t xml:space="preserve">together </w:t>
      </w:r>
      <w:r w:rsidR="00E53136">
        <w:rPr>
          <w:rFonts w:eastAsiaTheme="minorEastAsia"/>
        </w:rPr>
        <w:t>while</w:t>
      </w:r>
      <w:r w:rsidR="00123737">
        <w:rPr>
          <w:rFonts w:eastAsiaTheme="minorEastAsia"/>
        </w:rPr>
        <w:t xml:space="preserve"> the remaining parasites </w:t>
      </w:r>
      <w:r w:rsidR="00E53136">
        <w:rPr>
          <w:rFonts w:eastAsiaTheme="minorEastAsia"/>
        </w:rPr>
        <w:t xml:space="preserve">are </w:t>
      </w:r>
      <w:r w:rsidR="00123737">
        <w:rPr>
          <w:rFonts w:eastAsiaTheme="minorEastAsia"/>
        </w:rPr>
        <w:t>distributed separately</w:t>
      </w:r>
      <w:r>
        <w:t xml:space="preserve">. </w:t>
      </w:r>
    </w:p>
    <w:p w14:paraId="68FF5C76" w14:textId="38F8FEB4" w:rsidR="00E53136" w:rsidRDefault="00227A7A">
      <w:pPr>
        <w:pStyle w:val="BodyText"/>
        <w:rPr>
          <w:rFonts w:eastAsiaTheme="minorEastAsia"/>
        </w:rPr>
      </w:pPr>
      <w:r>
        <w:t xml:space="preserve">Prior parameter distributions and data generating processes that connect simulated worm burdens to egg </w:t>
      </w:r>
      <w:r w:rsidR="004B500B">
        <w:t>counts</w:t>
      </w:r>
      <w:r>
        <w:t xml:space="preserve"> are delineated in Table 1. Briefly, Case 1 assumes worms are distributed among human hosts according to a single negative binomial distribution with 1:1 sex ratio. Case 2 assumes male, </w:t>
      </w:r>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w:t>
      </w:r>
      <w:r w:rsidR="00E53136">
        <w:t xml:space="preserve">Case </w:t>
      </w:r>
      <w:r w:rsidR="006704D8">
        <w:t>4</w:t>
      </w:r>
      <w:r w:rsidR="00E53136">
        <w:t xml:space="preserve"> relies on a partitioning parameter, </w:t>
      </w:r>
      <m:oMath>
        <m:r>
          <m:rPr>
            <m:scr m:val="script"/>
          </m:rPr>
          <w:rPr>
            <w:rFonts w:ascii="Cambria Math" w:hAnsi="Cambria Math"/>
          </w:rPr>
          <m:t>p</m:t>
        </m:r>
      </m:oMath>
      <w:r w:rsidR="00E53136">
        <w:rPr>
          <w:rFonts w:eastAsiaTheme="minorEastAsia"/>
        </w:rPr>
        <w:t>, drawn from a standard uniform prior which determines the proportion of total worm burden that follows a Case 1 “together” distribution with the remaining (</w:t>
      </w:r>
      <m:oMath>
        <m:r>
          <w:rPr>
            <w:rFonts w:ascii="Cambria Math" w:eastAsiaTheme="minorEastAsia" w:hAnsi="Cambria Math"/>
          </w:rPr>
          <m:t>1-</m:t>
        </m:r>
        <m:r>
          <m:rPr>
            <m:scr m:val="script"/>
          </m:rPr>
          <w:rPr>
            <w:rFonts w:ascii="Cambria Math" w:eastAsiaTheme="minorEastAsia" w:hAnsi="Cambria Math"/>
          </w:rPr>
          <m:t>p</m:t>
        </m:r>
      </m:oMath>
      <w:r w:rsidR="00E53136">
        <w:rPr>
          <w:rFonts w:eastAsiaTheme="minorEastAsia"/>
        </w:rPr>
        <w:t xml:space="preserve">) portion of the total worm burden following a Case 2 “separate” distribution. </w:t>
      </w:r>
    </w:p>
    <w:p w14:paraId="3BE2A529" w14:textId="155C5BFD" w:rsidR="004B500B" w:rsidRDefault="00227A7A">
      <w:pPr>
        <w:pStyle w:val="BodyText"/>
      </w:pPr>
      <w:r>
        <w:t xml:space="preserve">Case </w:t>
      </w:r>
      <w:r w:rsidR="006704D8">
        <w:t>3</w:t>
      </w:r>
      <w:r>
        <w:t xml:space="preserve"> </w:t>
      </w:r>
      <w:r w:rsidR="00E53136">
        <w:t xml:space="preserve">is mechanistic in that it considers susceptibility and exposure as distinct processes with independent distributions. It </w:t>
      </w:r>
      <w:r>
        <w:t xml:space="preserve">assumes susceptibility, </w:t>
      </w:r>
      <m:oMath>
        <m:r>
          <w:rPr>
            <w:rFonts w:ascii="Cambria Math" w:hAnsi="Cambria Math"/>
          </w:rPr>
          <m:t>S</m:t>
        </m:r>
      </m:oMath>
      <w:r>
        <w:t>, interpreted as the probability a given cercarial exposure will result in an adult worm, follows a gamma distribution, and cercarial exposures follow a negative binomial distribution independent of susceptibility. Worm pairing in individual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S. japonicum</w:t>
      </w:r>
      <w:r w:rsidR="00CD44A2">
        <w:t xml:space="preserve"> </w:t>
      </w:r>
      <w:r w:rsidR="00CD44A2">
        <w:fldChar w:fldCharType="begin" w:fldLock="1"/>
      </w:r>
      <w:r w:rsidR="00E849DE">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2]","plainTextFormattedCitation":"[11,12]","previouslyFormattedCitation":"[11,12]"},"properties":{"noteIndex":0},"schema":"https://github.com/citation-style-language/schema/raw/master/csl-citation.json"}</w:instrText>
      </w:r>
      <w:r w:rsidR="00CD44A2">
        <w:fldChar w:fldCharType="separate"/>
      </w:r>
      <w:r w:rsidR="00CD44A2" w:rsidRPr="00CD44A2">
        <w:rPr>
          <w:noProof/>
        </w:rPr>
        <w:t>[11,12]</w:t>
      </w:r>
      <w:r w:rsidR="00CD44A2">
        <w:fldChar w:fldCharType="end"/>
      </w:r>
      <w:r>
        <w:t xml:space="preserve">, such that Case </w:t>
      </w:r>
      <w:r w:rsidR="006704D8">
        <w:t>3</w:t>
      </w:r>
      <w:r>
        <w:t xml:space="preserve"> estimation is based on </w:t>
      </w:r>
      <w:r w:rsidRPr="00E53136">
        <w:t>the same number of parameters</w:t>
      </w:r>
      <w:r>
        <w:t xml:space="preserve"> as Case 1 and 2</w:t>
      </w:r>
      <w:r w:rsidR="00E849DE">
        <w:t xml:space="preserve">, and estimates of the mean worm burden and </w:t>
      </w:r>
      <w:r w:rsidR="00D51133">
        <w:t>aggregation</w:t>
      </w:r>
      <w:r w:rsidR="00E849DE">
        <w:t xml:space="preserve"> parameter can be estimated from the expectation and combined variances of the Case </w:t>
      </w:r>
      <w:r w:rsidR="006704D8">
        <w:t>3</w:t>
      </w:r>
      <w:r w:rsidR="00E849DE">
        <w:t xml:space="preserve"> susceptibility and exposure parameters</w:t>
      </w:r>
      <w:r>
        <w:t xml:space="preserve">. </w:t>
      </w:r>
    </w:p>
    <w:p w14:paraId="4937DBF9" w14:textId="25A812B6" w:rsidR="00F1639C" w:rsidRPr="00F1639C" w:rsidRDefault="00706E7B">
      <w:pPr>
        <w:pStyle w:val="BodyText"/>
        <w:rPr>
          <w:vertAlign w:val="subscript"/>
        </w:rPr>
      </w:pPr>
      <w:r>
        <w:t>T</w:t>
      </w:r>
      <w:r w:rsidR="00227A7A">
        <w:t xml:space="preserve">he number of eggs shed per mated worm pair per day </w:t>
      </w:r>
      <w:r>
        <w:t xml:space="preserve">is assumed to </w:t>
      </w:r>
      <w:r w:rsidR="00227A7A">
        <w:t xml:space="preserve">follow a negative binomial distribution </w:t>
      </w:r>
      <w:r w:rsidR="00227A7A" w:rsidRPr="00E53136">
        <w:t xml:space="preserve">with mean </w:t>
      </w:r>
      <m:oMath>
        <m:r>
          <w:rPr>
            <w:rFonts w:ascii="Cambria Math" w:hAnsi="Cambria Math"/>
          </w:rPr>
          <m:t>h</m:t>
        </m:r>
      </m:oMath>
      <w:r w:rsidR="00227A7A">
        <w:t xml:space="preserve"> and dispersion </w:t>
      </w:r>
      <m:oMath>
        <m:r>
          <w:rPr>
            <w:rFonts w:ascii="Cambria Math" w:hAnsi="Cambria Math"/>
          </w:rPr>
          <m:t>r</m:t>
        </m:r>
      </m:oMath>
      <w:r w:rsidR="00227A7A">
        <w:t xml:space="preserve"> </w:t>
      </w:r>
      <w:r w:rsidR="006B1E13">
        <w:t xml:space="preserve">for all </w:t>
      </w:r>
      <w:r w:rsidR="00E53136">
        <w:t>four</w:t>
      </w:r>
      <w:r w:rsidR="006B1E13">
        <w:t xml:space="preserve"> cases </w:t>
      </w:r>
      <w:r w:rsidR="00227A7A">
        <w:t>(Table 1).</w:t>
      </w:r>
      <w:r w:rsidR="00F1639C">
        <w:t xml:space="preserve"> Additionally, egg output from mated pairs is affected by density dependent fecundity (DDF) as described previously [</w:t>
      </w:r>
      <w:r w:rsidR="00F1639C" w:rsidRPr="00F1639C">
        <w:rPr>
          <w:highlight w:val="yellow"/>
        </w:rPr>
        <w:t>CITEs</w:t>
      </w:r>
      <w:r w:rsidR="00F1639C">
        <w:t>]</w:t>
      </w:r>
      <w:r w:rsidR="00E53136">
        <w:t>.</w:t>
      </w:r>
      <w:r w:rsidR="00F1639C">
        <w:t xml:space="preserve"> </w:t>
      </w:r>
      <w:r w:rsidR="00E53136">
        <w:t>The</w:t>
      </w:r>
      <w:r w:rsidR="00F1639C">
        <w:t xml:space="preserve"> DDF parameter </w:t>
      </w:r>
      <m:oMath>
        <m:r>
          <w:rPr>
            <w:rFonts w:ascii="Cambria Math" w:hAnsi="Cambria Math"/>
          </w:rPr>
          <m:t>g</m:t>
        </m:r>
      </m:oMath>
      <w:r w:rsidR="00E53136">
        <w:rPr>
          <w:rFonts w:eastAsiaTheme="minorEastAsia"/>
        </w:rPr>
        <w:t>,</w:t>
      </w:r>
      <w:r w:rsidR="00CD696F">
        <w:rPr>
          <w:rFonts w:eastAsiaTheme="minorEastAsia"/>
        </w:rPr>
        <w:t xml:space="preserve"> and the egg shedding parameters</w:t>
      </w:r>
      <w:r w:rsidR="00E53136">
        <w:rPr>
          <w:rFonts w:eastAsiaTheme="minorEastAsia"/>
        </w:rPr>
        <w:t xml:space="preserve"> </w:t>
      </w:r>
      <m:oMath>
        <m:r>
          <w:rPr>
            <w:rFonts w:ascii="Cambria Math" w:eastAsiaTheme="minorEastAsia" w:hAnsi="Cambria Math"/>
          </w:rPr>
          <m:t>h</m:t>
        </m:r>
      </m:oMath>
      <w:r w:rsidR="00CD696F">
        <w:rPr>
          <w:rFonts w:eastAsiaTheme="minorEastAsia"/>
        </w:rPr>
        <w:t xml:space="preserve"> and </w:t>
      </w:r>
      <m:oMath>
        <m:r>
          <w:rPr>
            <w:rFonts w:ascii="Cambria Math" w:eastAsiaTheme="minorEastAsia" w:hAnsi="Cambria Math"/>
          </w:rPr>
          <m:t>r</m:t>
        </m:r>
      </m:oMath>
      <w:r w:rsidR="00CD696F">
        <w:rPr>
          <w:rFonts w:eastAsiaTheme="minorEastAsia"/>
        </w:rPr>
        <w:t xml:space="preserve"> are</w:t>
      </w:r>
      <w:r w:rsidR="00F1639C">
        <w:rPr>
          <w:rFonts w:eastAsiaTheme="minorEastAsia"/>
        </w:rPr>
        <w:t xml:space="preserve"> fixed across all data-generating mechanisms (Table 1).</w:t>
      </w:r>
    </w:p>
    <w:p w14:paraId="4A50DDC6" w14:textId="60AC7F3B" w:rsidR="00323332" w:rsidRDefault="00CD696F">
      <w:pPr>
        <w:pStyle w:val="BodyText"/>
      </w:pPr>
      <w:r>
        <w:t xml:space="preserve">Summary statistics </w:t>
      </w:r>
      <w:r w:rsidR="00227A7A">
        <w:t xml:space="preserve">used in ABC </w:t>
      </w:r>
      <w:r>
        <w:t xml:space="preserve">to compare the observed and simulated datasets </w:t>
      </w:r>
      <w:r w:rsidR="00227A7A">
        <w:t xml:space="preserve">consist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xml:space="preserve">; standard error of individual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rsidR="00227A7A">
        <w:t>; and an adjusted egg-prevalence measure</w:t>
      </w:r>
      <w:r w:rsidR="00806F5D">
        <w:t>—</w:t>
      </w:r>
      <w:r w:rsidR="00227A7A">
        <w:t>the number of egg positive individuals squared over the number of individuals</w:t>
      </w:r>
      <w:r w:rsidR="00806F5D">
        <w:t>—</w:t>
      </w:r>
      <w:r w:rsidR="00227A7A">
        <w:t xml:space="preserve">for every </w:t>
      </w:r>
      <w:proofErr w:type="spellStart"/>
      <w:r w:rsidR="00227A7A">
        <w:t>shehia</w:t>
      </w:r>
      <w:proofErr w:type="spellEnd"/>
      <w:r w:rsidR="00227A7A">
        <w:t xml:space="preserve">-year in which at least one individual had an egg count </w:t>
      </w:r>
      <m:oMath>
        <m:r>
          <w:rPr>
            <w:rFonts w:ascii="Cambria Math" w:hAnsi="Cambria Math"/>
          </w:rPr>
          <m:t>&gt;1</m:t>
        </m:r>
      </m:oMath>
      <w:r w:rsidR="00227A7A">
        <w:t>. The distribution of this adjusted prevalence measure</w:t>
      </w:r>
      <w:r w:rsidR="00806F5D" w:rsidRPr="00806F5D">
        <w:t>—</w:t>
      </w:r>
      <w:r w:rsidR="00227A7A">
        <w:t>as opposed to the prevalence (bounded between 0 and 1) or raw number of individuals infected (an integer)</w:t>
      </w:r>
      <w:r w:rsidR="00806F5D" w:rsidRPr="00806F5D">
        <w:t>—</w:t>
      </w:r>
      <w:r>
        <w:t>leads to more stable ABC estimates</w:t>
      </w:r>
      <w:r w:rsidR="00227A7A">
        <w:t xml:space="preserve">. We used the default standardized distance metric in the R package </w:t>
      </w:r>
      <w:r w:rsidR="00227A7A">
        <w:rPr>
          <w:rStyle w:val="VerbatimChar"/>
        </w:rPr>
        <w:t>ABC</w:t>
      </w:r>
      <w:r w:rsidR="00227A7A">
        <w:t xml:space="preserve"> </w:t>
      </w:r>
      <w:r w:rsidR="00E849DE">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E849DE">
        <w:fldChar w:fldCharType="separate"/>
      </w:r>
      <w:r w:rsidR="00E849DE" w:rsidRPr="00E849DE">
        <w:rPr>
          <w:noProof/>
        </w:rPr>
        <w:t>[28]</w:t>
      </w:r>
      <w:r w:rsidR="00E849DE">
        <w:fldChar w:fldCharType="end"/>
      </w:r>
      <w:r w:rsidR="00E849DE">
        <w:t xml:space="preserve"> </w:t>
      </w:r>
      <w:r w:rsidR="00227A7A">
        <w:t xml:space="preserve">to compare the observed </w:t>
      </w:r>
      <w:r>
        <w:t xml:space="preserve">summary statistics,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rPr>
          <w:rFonts w:eastAsiaTheme="minorEastAsia"/>
        </w:rPr>
        <w:t>,</w:t>
      </w:r>
      <w:r w:rsidR="00227A7A">
        <w:t xml:space="preserve"> to</w:t>
      </w:r>
      <w:r>
        <w:t xml:space="preserve"> simulation summary statistics,</w:t>
      </w:r>
      <m:oMath>
        <m:r>
          <m:rPr>
            <m:scr m:val="script"/>
            <m:sty m:val="p"/>
          </m:rPr>
          <w:rPr>
            <w:rFonts w:ascii="Cambria Math" w:hAnsi="Cambria Math"/>
          </w:rPr>
          <m:t xml:space="preserve"> 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rPr>
          <w:rFonts w:eastAsiaTheme="minorEastAsia"/>
        </w:rPr>
        <w:t>,</w:t>
      </w:r>
      <w:r>
        <w:t xml:space="preserve"> derived from</w:t>
      </w:r>
      <w:r w:rsidR="00227A7A">
        <w:t xml:space="preserve"> </w:t>
      </w:r>
      <m:oMath>
        <m:r>
          <w:rPr>
            <w:rFonts w:ascii="Cambria Math" w:hAnsi="Cambria Math"/>
          </w:rPr>
          <m:t>n=</m:t>
        </m:r>
        <m:r>
          <w:rPr>
            <w:rFonts w:ascii="Cambria Math" w:hAnsi="Cambria Math"/>
            <w:highlight w:val="yellow"/>
          </w:rPr>
          <m:t>1,000,000</m:t>
        </m:r>
      </m:oMath>
      <w:r w:rsidR="00227A7A">
        <w:t xml:space="preserve"> simulated datasets for each </w:t>
      </w:r>
      <w:r w:rsidR="00323332">
        <w:t xml:space="preserve">data-generating </w:t>
      </w:r>
      <w:r w:rsidR="00227A7A">
        <w:t xml:space="preserve">Case in each eligible </w:t>
      </w:r>
      <w:proofErr w:type="spellStart"/>
      <w:r w:rsidR="00227A7A">
        <w:t>shehia</w:t>
      </w:r>
      <w:proofErr w:type="spellEnd"/>
      <w:r w:rsidR="00227A7A">
        <w:t>-year</w:t>
      </w:r>
      <w:r>
        <w:t xml:space="preserve">. The </w:t>
      </w:r>
      <m:oMath>
        <m:r>
          <w:rPr>
            <w:rFonts w:ascii="Cambria Math" w:hAnsi="Cambria Math"/>
          </w:rPr>
          <m:t>100</m:t>
        </m:r>
      </m:oMath>
      <w:r>
        <w:t xml:space="preserve"> parameter sets with the smallest estimated distance for each simulation </w:t>
      </w:r>
      <w:r w:rsidR="00227A7A">
        <w:t>(</w:t>
      </w:r>
      <w:proofErr w:type="gramStart"/>
      <w:r w:rsidR="00227A7A">
        <w:t>e.g.</w:t>
      </w:r>
      <w:proofErr w:type="gramEnd"/>
      <w:r w:rsidR="00227A7A">
        <w:t xml:space="preserve"> tolerance of </w:t>
      </w:r>
      <m:oMath>
        <m:r>
          <w:rPr>
            <w:rFonts w:ascii="Cambria Math" w:hAnsi="Cambria Math"/>
            <w:highlight w:val="yellow"/>
          </w:rPr>
          <m:t>0.0001</m:t>
        </m:r>
      </m:oMath>
      <w:r w:rsidR="00227A7A">
        <w:t>)</w:t>
      </w:r>
      <w:r>
        <w:t xml:space="preserve"> were accepted. These accepted parameter sets were weighted based on their distance from the observed data to derive estimates of the posterior distribution</w:t>
      </w:r>
      <w:r w:rsidR="00681EB4">
        <w:t>s</w:t>
      </w:r>
      <w:r>
        <w:t xml:space="preserve"> of </w:t>
      </w:r>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sidR="00681EB4">
        <w:t>.</w:t>
      </w:r>
    </w:p>
    <w:p w14:paraId="7FDF7630" w14:textId="6AE6A888" w:rsidR="004B500B" w:rsidRDefault="004B500B" w:rsidP="004B500B">
      <w:pPr>
        <w:pStyle w:val="Heading2"/>
      </w:pPr>
      <w:r>
        <w:t>Parasite aggregation dynamics and implications for mating probability</w:t>
      </w:r>
    </w:p>
    <w:p w14:paraId="304DFEBE" w14:textId="650E4BB4" w:rsidR="001068E3" w:rsidRDefault="00E779C7">
      <w:pPr>
        <w:pStyle w:val="BodyText"/>
      </w:pPr>
      <w:r>
        <w:t>P</w:t>
      </w:r>
      <w:r w:rsidR="00323332" w:rsidRPr="00123737">
        <w:t xml:space="preserve">osterior predictive checks were performed to assess the ability of posterior parameter sets </w:t>
      </w:r>
      <w:r w:rsidR="00104F4F">
        <w:t xml:space="preserve">of each data-generating Case </w:t>
      </w:r>
      <w:r w:rsidR="00323332" w:rsidRPr="00123737">
        <w:t xml:space="preserve">to </w:t>
      </w:r>
      <w:r w:rsidR="003B5922">
        <w:t>emulate</w:t>
      </w:r>
      <w:r w:rsidR="00681EB4">
        <w:t xml:space="preserve"> </w:t>
      </w:r>
      <w:r w:rsidR="00323332" w:rsidRPr="00123737">
        <w:t xml:space="preserve">observed </w:t>
      </w:r>
      <w:r w:rsidR="00681EB4">
        <w:t>data from ZEST</w:t>
      </w:r>
      <w:r w:rsidR="00323332" w:rsidRPr="00123737">
        <w:t xml:space="preserve">. For each data-generating Case and each </w:t>
      </w:r>
      <w:r w:rsidR="00104F4F">
        <w:t xml:space="preserve">eligible </w:t>
      </w:r>
      <w:proofErr w:type="spellStart"/>
      <w:r w:rsidR="00323332" w:rsidRPr="00123737">
        <w:t>shehia</w:t>
      </w:r>
      <w:proofErr w:type="spellEnd"/>
      <w:r w:rsidR="00323332" w:rsidRPr="00123737">
        <w:t xml:space="preserve">-year, </w:t>
      </w:r>
      <m:oMath>
        <m:r>
          <w:rPr>
            <w:rFonts w:ascii="Cambria Math" w:hAnsi="Cambria Math"/>
          </w:rPr>
          <m:t>1,000</m:t>
        </m:r>
      </m:oMath>
      <w:r w:rsidR="00323332" w:rsidRPr="00123737">
        <w:t xml:space="preserve"> weighted</w:t>
      </w:r>
      <w:r w:rsidR="00323332">
        <w:t xml:space="preserve"> draws from the posterior distribution</w:t>
      </w:r>
      <w:r w:rsidR="00681EB4">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st</m:t>
            </m:r>
          </m:sub>
          <m:sup>
            <m:r>
              <m:rPr>
                <m:scr m:val="script"/>
              </m:rPr>
              <w:rPr>
                <w:rFonts w:ascii="Cambria Math" w:hAnsi="Cambria Math"/>
              </w:rPr>
              <m:t>D</m:t>
            </m:r>
          </m:sup>
        </m:sSubSup>
      </m:oMath>
      <w:r w:rsidR="00681EB4">
        <w:rPr>
          <w:rFonts w:eastAsiaTheme="minorEastAsia"/>
        </w:rPr>
        <w:t>,</w:t>
      </w:r>
      <w:r w:rsidR="00323332">
        <w:t xml:space="preserve"> were used to simulate community-wide egg burdens</w:t>
      </w:r>
      <w:r w:rsidR="00104F4F">
        <w:t xml:space="preserve"> </w:t>
      </w:r>
      <w:r w:rsidR="00AC66C8">
        <w:t>as delineated in Table 1. These egg burdens were then summarized using the same</w:t>
      </w:r>
      <w:r w:rsidR="00104F4F">
        <w:t xml:space="preserve"> summary statistics as used in ABC estimation</w:t>
      </w:r>
      <w:r w:rsidR="00AC66C8">
        <w:t xml:space="preserve"> and</w:t>
      </w:r>
      <w:r w:rsidR="00D322AA">
        <w:t xml:space="preserve"> compared to the observed summary statistics values visually and via the</w:t>
      </w:r>
      <w:r w:rsidR="003B5922">
        <w:t xml:space="preserve"> mean squared error between the </w:t>
      </w:r>
      <w:r w:rsidR="00D322AA">
        <w:t xml:space="preserve">distribution </w:t>
      </w:r>
      <w:r w:rsidR="003B5922">
        <w:t>median and the observed summary statistics</w:t>
      </w:r>
      <w:r w:rsidR="00D322AA">
        <w:t xml:space="preserve">. </w:t>
      </w:r>
    </w:p>
    <w:p w14:paraId="6DBEED1E" w14:textId="20F0A3DF" w:rsidR="00D322AA" w:rsidRDefault="001068E3" w:rsidP="001068E3">
      <w:pPr>
        <w:pStyle w:val="BodyText"/>
      </w:pPr>
      <w:r>
        <w:lastRenderedPageBreak/>
        <w:t xml:space="preserve">Posterior distributions of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rsidR="00D322AA">
        <w:rPr>
          <w:rFonts w:eastAsiaTheme="minorEastAsia"/>
        </w:rPr>
        <w:t xml:space="preserve"> </w:t>
      </w:r>
      <w:r>
        <w:rPr>
          <w:rFonts w:eastAsiaTheme="minorEastAsia"/>
        </w:rPr>
        <w:t xml:space="preserve">were </w:t>
      </w:r>
      <w:r w:rsidR="006704D8">
        <w:rPr>
          <w:rFonts w:eastAsiaTheme="minorEastAsia"/>
        </w:rPr>
        <w:t xml:space="preserve">extracted as part of the posterior data generation and </w:t>
      </w:r>
      <w:r>
        <w:rPr>
          <w:rFonts w:eastAsiaTheme="minorEastAsia"/>
        </w:rPr>
        <w:t xml:space="preserve">input into GEE models of the same form used for egg burdens to estimate the change in parasite aggregation per </w:t>
      </w:r>
      <w:r w:rsidR="00E779C7">
        <w:rPr>
          <w:rFonts w:eastAsiaTheme="minorEastAsia"/>
        </w:rPr>
        <w:t>unit</w:t>
      </w:r>
      <w:r>
        <w:rPr>
          <w:rFonts w:eastAsiaTheme="minorEastAsia"/>
        </w:rPr>
        <w:t xml:space="preserve"> change in parasite burden.</w:t>
      </w:r>
      <w:r w:rsidR="00227A7A">
        <w:t xml:space="preserve"> </w:t>
      </w:r>
      <w:r w:rsidR="00D322AA">
        <w:t xml:space="preserve">Weights </w:t>
      </w:r>
      <w:r w:rsidR="00E779C7">
        <w:t xml:space="preserve">for </w:t>
      </w:r>
      <w:proofErr w:type="spellStart"/>
      <w:r w:rsidR="00E779C7">
        <w:t>shehia</w:t>
      </w:r>
      <w:proofErr w:type="spellEnd"/>
      <w:r w:rsidR="00E779C7">
        <w:t xml:space="preserve">-year observations </w:t>
      </w:r>
      <w:r w:rsidR="00D322AA">
        <w:t xml:space="preserve">were derived as the inverse of the </w:t>
      </w:r>
      <w:r w:rsidR="00E779C7">
        <w:t>sum of the mean squared errors between the observed and median generated summary statistics</w:t>
      </w:r>
      <w:r w:rsidR="00D322AA">
        <w:t xml:space="preserve">. </w:t>
      </w:r>
    </w:p>
    <w:p w14:paraId="73172C5A" w14:textId="329C722F" w:rsidR="003775C0" w:rsidRDefault="00D322AA" w:rsidP="001068E3">
      <w:pPr>
        <w:pStyle w:val="BodyText"/>
      </w:pPr>
      <w:r>
        <w:t>Finally</w:t>
      </w:r>
      <w:r w:rsidR="00227A7A">
        <w:t xml:space="preserve">, </w:t>
      </w:r>
      <w:r>
        <w:t>analytic and simulated estimates of the</w:t>
      </w:r>
      <w:r w:rsidR="00227A7A">
        <w:t xml:space="preserve"> mating probability w</w:t>
      </w:r>
      <w:r>
        <w:t xml:space="preserve">ere compared to evaluate the influence of dynamic aggregation and assumptions on the underlying data-generating mechanisms. Analytic formulas </w:t>
      </w:r>
      <w:r w:rsidR="0061785D">
        <w:t>derived previously</w:t>
      </w:r>
      <w:r w:rsidR="00F3448B">
        <w:t xml:space="preserve"> </w:t>
      </w:r>
      <w:r w:rsidR="00F3448B">
        <w:fldChar w:fldCharType="begin" w:fldLock="1"/>
      </w:r>
      <w:r w:rsidR="00F3448B">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F3448B">
        <w:fldChar w:fldCharType="separate"/>
      </w:r>
      <w:r w:rsidR="00F3448B" w:rsidRPr="00E849DE">
        <w:rPr>
          <w:noProof/>
        </w:rPr>
        <w:t>[16]</w:t>
      </w:r>
      <w:r w:rsidR="00F3448B">
        <w:fldChar w:fldCharType="end"/>
      </w:r>
      <w:r w:rsidR="00F3448B">
        <w:t xml:space="preserve"> </w:t>
      </w:r>
      <w:r>
        <w:t xml:space="preserve">for Case 1 together and Case 2 separate </w:t>
      </w:r>
      <w:r w:rsidR="0061785D">
        <w:t xml:space="preserve">assumptions with constant aggregation were used to estimate the mating probability associated with worm burdens in the range </w:t>
      </w:r>
      <m:oMath>
        <m:r>
          <w:rPr>
            <w:rFonts w:ascii="Cambria Math" w:hAnsi="Cambria Math"/>
          </w:rPr>
          <m:t>[0.001-100]</m:t>
        </m:r>
      </m:oMath>
      <w:r w:rsidR="0061785D">
        <w:t xml:space="preserve">. Next, </w:t>
      </w:r>
      <w:r w:rsidR="00E779C7">
        <w:t xml:space="preserve">analytic estimates of the mating probability allowing for dynamic aggregation were derived </w:t>
      </w:r>
      <w:r w:rsidR="0061785D">
        <w:t xml:space="preserve">by incorporating </w:t>
      </w:r>
      <m:oMath>
        <m:r>
          <w:rPr>
            <w:rFonts w:ascii="Cambria Math" w:hAnsi="Cambria Math"/>
          </w:rPr>
          <m:t>κ</m:t>
        </m:r>
      </m:oMath>
      <w:r w:rsidR="0061785D">
        <w:rPr>
          <w:rFonts w:eastAsiaTheme="minorEastAsia"/>
        </w:rPr>
        <w:t xml:space="preserve"> as a function of </w:t>
      </w:r>
      <m:oMath>
        <m:r>
          <m:rPr>
            <m:scr m:val="script"/>
          </m:rPr>
          <w:rPr>
            <w:rFonts w:ascii="Cambria Math" w:eastAsiaTheme="minorEastAsia" w:hAnsi="Cambria Math"/>
          </w:rPr>
          <m:t>E</m:t>
        </m:r>
      </m:oMath>
      <w:r w:rsidR="0061785D">
        <w:rPr>
          <w:rFonts w:eastAsiaTheme="minorEastAsia"/>
        </w:rPr>
        <w:t xml:space="preserve"> from the marginal estimates of the egg burden GEE, </w:t>
      </w:r>
      <w:r w:rsidR="00E779C7">
        <w:rPr>
          <w:rFonts w:eastAsiaTheme="minorEastAsia"/>
        </w:rPr>
        <w:t>and from the</w:t>
      </w:r>
      <w:r w:rsidR="0061785D">
        <w:rPr>
          <w:rFonts w:eastAsiaTheme="minorEastAsia"/>
        </w:rPr>
        <w:t xml:space="preserve"> </w:t>
      </w:r>
      <w:r w:rsidR="00E779C7">
        <w:rPr>
          <w:rFonts w:eastAsiaTheme="minorEastAsia"/>
        </w:rPr>
        <w:t xml:space="preserve">marginal estimates of the </w:t>
      </w:r>
      <w:r w:rsidR="0061785D">
        <w:rPr>
          <w:rFonts w:eastAsiaTheme="minorEastAsia"/>
        </w:rPr>
        <w:t>worm burden GEE</w:t>
      </w:r>
      <w:r w:rsidR="00E779C7">
        <w:rPr>
          <w:rFonts w:eastAsiaTheme="minorEastAsia"/>
        </w:rPr>
        <w:t>s fitted for each data-generating Case.</w:t>
      </w:r>
      <w:r>
        <w:t xml:space="preserve"> </w:t>
      </w:r>
      <w:r w:rsidR="00E779C7">
        <w:t>Simulated</w:t>
      </w:r>
      <w:r w:rsidR="0061785D">
        <w:t xml:space="preserve"> </w:t>
      </w:r>
      <w:r w:rsidR="00E779C7">
        <w:t xml:space="preserve">estimates of the mating probability for every </w:t>
      </w:r>
      <w:proofErr w:type="spellStart"/>
      <w:r w:rsidR="00E779C7">
        <w:t>shehia</w:t>
      </w:r>
      <w:proofErr w:type="spellEnd"/>
      <w:r w:rsidR="00E779C7">
        <w:t>-year</w:t>
      </w:r>
      <w:r w:rsidR="0061785D">
        <w:t xml:space="preserve"> were </w:t>
      </w:r>
      <w:r w:rsidR="00E779C7">
        <w:t xml:space="preserve">recorded from </w:t>
      </w:r>
      <w:proofErr w:type="gramStart"/>
      <w:r w:rsidR="00E779C7">
        <w:t xml:space="preserve">posterior </w:t>
      </w:r>
      <w:r w:rsidR="00227A7A">
        <w:t xml:space="preserve"> as</w:t>
      </w:r>
      <w:proofErr w:type="gramEnd"/>
      <w:r w:rsidR="00227A7A">
        <w:t xml:space="preserve">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rsidR="00227A7A">
        <w:t>)</w:t>
      </w:r>
      <w:r w:rsidR="00F03BC8">
        <w:t xml:space="preserve"> in the simulated data</w:t>
      </w:r>
      <w:r w:rsidR="00227A7A">
        <w:t xml:space="preserve">. </w:t>
      </w:r>
      <w:r w:rsidR="003775C0">
        <w:br w:type="page"/>
      </w:r>
    </w:p>
    <w:p w14:paraId="280A3FC8" w14:textId="77777777" w:rsidR="004F4839" w:rsidRDefault="004F4839">
      <w:pPr>
        <w:pStyle w:val="BodyText"/>
        <w:rPr>
          <w:b/>
        </w:rPr>
        <w:sectPr w:rsidR="004F4839" w:rsidSect="00AF5B2E">
          <w:footerReference w:type="default" r:id="rId9"/>
          <w:pgSz w:w="12240" w:h="15840"/>
          <w:pgMar w:top="1440" w:right="1440" w:bottom="1440" w:left="1440" w:header="720" w:footer="720" w:gutter="0"/>
          <w:lnNumType w:countBy="1" w:restart="continuous"/>
          <w:cols w:space="720"/>
          <w:docGrid w:linePitch="326"/>
        </w:sectPr>
      </w:pPr>
    </w:p>
    <w:p w14:paraId="5B0D602C" w14:textId="3DE14653" w:rsidR="001A2F5E" w:rsidRPr="0036562B" w:rsidRDefault="003775C0">
      <w:pPr>
        <w:pStyle w:val="BodyText"/>
        <w:rPr>
          <w:sz w:val="20"/>
          <w:szCs w:val="21"/>
        </w:rPr>
      </w:pPr>
      <w:r w:rsidRPr="0036562B">
        <w:rPr>
          <w:b/>
          <w:sz w:val="20"/>
          <w:szCs w:val="21"/>
        </w:rPr>
        <w:lastRenderedPageBreak/>
        <w:t>Table 1</w:t>
      </w:r>
      <w:r w:rsidRPr="0036562B">
        <w:rPr>
          <w:sz w:val="20"/>
          <w:szCs w:val="21"/>
        </w:rPr>
        <w:t xml:space="preserve">: Priors and data-generating processes for approximate Bayesian computation estimation of community parasite burden and aggregation. Data generation proceeds by first drawing from the multivariate prior, </w:t>
      </w:r>
      <m:oMath>
        <m:sSup>
          <m:sSupPr>
            <m:ctrlPr>
              <w:rPr>
                <w:rFonts w:ascii="Cambria Math" w:hAnsi="Cambria Math"/>
                <w:i/>
                <w:sz w:val="20"/>
                <w:szCs w:val="21"/>
              </w:rPr>
            </m:ctrlPr>
          </m:sSupPr>
          <m:e>
            <m:r>
              <w:rPr>
                <w:rFonts w:ascii="Cambria Math" w:hAnsi="Cambria Math"/>
                <w:sz w:val="20"/>
                <w:szCs w:val="21"/>
              </w:rPr>
              <m:t>θ</m:t>
            </m:r>
          </m:e>
          <m:sup>
            <m:r>
              <m:rPr>
                <m:scr m:val="script"/>
              </m:rPr>
              <w:rPr>
                <w:rFonts w:ascii="Cambria Math" w:hAnsi="Cambria Math"/>
                <w:sz w:val="20"/>
                <w:szCs w:val="21"/>
              </w:rPr>
              <m:t>D</m:t>
            </m:r>
          </m:sup>
        </m:sSup>
      </m:oMath>
      <w:r w:rsidRPr="0036562B">
        <w:rPr>
          <w:rFonts w:eastAsiaTheme="minorEastAsia"/>
          <w:sz w:val="20"/>
          <w:szCs w:val="21"/>
        </w:rPr>
        <w:t xml:space="preserve">, containing </w:t>
      </w:r>
      <w:proofErr w:type="spellStart"/>
      <w:r w:rsidRPr="0036562B">
        <w:rPr>
          <w:rFonts w:eastAsiaTheme="minorEastAsia"/>
          <w:sz w:val="20"/>
          <w:szCs w:val="21"/>
        </w:rPr>
        <w:t>shehia</w:t>
      </w:r>
      <w:proofErr w:type="spellEnd"/>
      <w:r w:rsidRPr="0036562B">
        <w:rPr>
          <w:rFonts w:eastAsiaTheme="minorEastAsia"/>
          <w:sz w:val="20"/>
          <w:szCs w:val="21"/>
        </w:rPr>
        <w:t>-year level summaries of parasite burden and aggregation (for Cases 1</w:t>
      </w:r>
      <w:r w:rsidR="00774199" w:rsidRPr="0036562B">
        <w:rPr>
          <w:rFonts w:eastAsiaTheme="minorEastAsia"/>
          <w:sz w:val="20"/>
          <w:szCs w:val="21"/>
        </w:rPr>
        <w:t>, 2, and</w:t>
      </w:r>
      <w:r w:rsidR="006704D8">
        <w:rPr>
          <w:rFonts w:eastAsiaTheme="minorEastAsia"/>
          <w:sz w:val="20"/>
          <w:szCs w:val="21"/>
        </w:rPr>
        <w:t xml:space="preserve"> 4</w:t>
      </w:r>
      <w:r w:rsidRPr="0036562B">
        <w:rPr>
          <w:rFonts w:eastAsiaTheme="minorEastAsia"/>
          <w:sz w:val="20"/>
          <w:szCs w:val="21"/>
        </w:rPr>
        <w:t>) or of individual susceptibility and exposure (for Case</w:t>
      </w:r>
      <w:r w:rsidR="009B27B2" w:rsidRPr="0036562B">
        <w:rPr>
          <w:rFonts w:eastAsiaTheme="minorEastAsia"/>
          <w:sz w:val="20"/>
          <w:szCs w:val="21"/>
        </w:rPr>
        <w:t xml:space="preserve"> </w:t>
      </w:r>
      <w:r w:rsidR="006704D8">
        <w:rPr>
          <w:rFonts w:eastAsiaTheme="minorEastAsia"/>
          <w:sz w:val="20"/>
          <w:szCs w:val="21"/>
        </w:rPr>
        <w:t>3</w:t>
      </w:r>
      <w:r w:rsidRPr="0036562B">
        <w:rPr>
          <w:rFonts w:eastAsiaTheme="minorEastAsia"/>
          <w:sz w:val="20"/>
          <w:szCs w:val="21"/>
        </w:rPr>
        <w:t xml:space="preserve">), then generating individual worm burdens, worm pairs, and finally egg burdens. Summaries of individual egg burdens for each </w:t>
      </w:r>
      <w:proofErr w:type="spellStart"/>
      <w:r w:rsidRPr="0036562B">
        <w:rPr>
          <w:rFonts w:eastAsiaTheme="minorEastAsia"/>
          <w:sz w:val="20"/>
          <w:szCs w:val="21"/>
        </w:rPr>
        <w:t>shehia</w:t>
      </w:r>
      <w:proofErr w:type="spellEnd"/>
      <w:r w:rsidRPr="0036562B">
        <w:rPr>
          <w:rFonts w:eastAsiaTheme="minorEastAsia"/>
          <w:sz w:val="20"/>
          <w:szCs w:val="21"/>
        </w:rPr>
        <w:t xml:space="preserve">-year are then compared to observed </w:t>
      </w:r>
      <w:r w:rsidR="00774199" w:rsidRPr="0036562B">
        <w:rPr>
          <w:rFonts w:eastAsiaTheme="minorEastAsia"/>
          <w:sz w:val="20"/>
          <w:szCs w:val="21"/>
        </w:rPr>
        <w:t xml:space="preserve">data </w:t>
      </w:r>
      <w:r w:rsidRPr="0036562B">
        <w:rPr>
          <w:rFonts w:eastAsiaTheme="minorEastAsia"/>
          <w:sz w:val="20"/>
          <w:szCs w:val="21"/>
        </w:rPr>
        <w:t>summaries from ZEST to derive a posterior estimate of model parameters.</w:t>
      </w:r>
    </w:p>
    <w:tbl>
      <w:tblPr>
        <w:tblStyle w:val="Table"/>
        <w:tblW w:w="5243" w:type="pct"/>
        <w:tblLayout w:type="fixed"/>
        <w:tblLook w:val="07E0" w:firstRow="1" w:lastRow="1" w:firstColumn="1" w:lastColumn="1" w:noHBand="1" w:noVBand="1"/>
      </w:tblPr>
      <w:tblGrid>
        <w:gridCol w:w="1351"/>
        <w:gridCol w:w="2609"/>
        <w:gridCol w:w="2925"/>
        <w:gridCol w:w="135"/>
        <w:gridCol w:w="3150"/>
        <w:gridCol w:w="3420"/>
      </w:tblGrid>
      <w:tr w:rsidR="006704D8" w14:paraId="52C0622D" w14:textId="128D9E70" w:rsidTr="006704D8">
        <w:tc>
          <w:tcPr>
            <w:tcW w:w="1351" w:type="dxa"/>
            <w:vAlign w:val="bottom"/>
          </w:tcPr>
          <w:p w14:paraId="2B2F4BFB" w14:textId="77777777" w:rsidR="006704D8" w:rsidRDefault="006704D8" w:rsidP="006704D8"/>
        </w:tc>
        <w:tc>
          <w:tcPr>
            <w:tcW w:w="2609" w:type="dxa"/>
            <w:vAlign w:val="bottom"/>
          </w:tcPr>
          <w:p w14:paraId="5082A769" w14:textId="77777777" w:rsidR="006704D8" w:rsidRPr="0036562B" w:rsidRDefault="006704D8" w:rsidP="006704D8">
            <w:pPr>
              <w:pStyle w:val="Compact"/>
              <w:rPr>
                <w:sz w:val="20"/>
                <w:szCs w:val="21"/>
              </w:rPr>
            </w:pPr>
            <w:r w:rsidRPr="0036562B">
              <w:rPr>
                <w:sz w:val="20"/>
                <w:szCs w:val="21"/>
              </w:rPr>
              <w:t>Case 1 (Males and females distributed together)</w:t>
            </w:r>
          </w:p>
        </w:tc>
        <w:tc>
          <w:tcPr>
            <w:tcW w:w="3060" w:type="dxa"/>
            <w:gridSpan w:val="2"/>
            <w:vAlign w:val="bottom"/>
          </w:tcPr>
          <w:p w14:paraId="3F5D4F12" w14:textId="77777777" w:rsidR="006704D8" w:rsidRPr="0036562B" w:rsidRDefault="006704D8" w:rsidP="006704D8">
            <w:pPr>
              <w:pStyle w:val="Compact"/>
              <w:rPr>
                <w:sz w:val="20"/>
                <w:szCs w:val="21"/>
              </w:rPr>
            </w:pPr>
            <w:r w:rsidRPr="0036562B">
              <w:rPr>
                <w:sz w:val="20"/>
                <w:szCs w:val="21"/>
              </w:rPr>
              <w:t>Case 2 (Males and females distributed separately)</w:t>
            </w:r>
          </w:p>
        </w:tc>
        <w:tc>
          <w:tcPr>
            <w:tcW w:w="3150" w:type="dxa"/>
            <w:vAlign w:val="bottom"/>
          </w:tcPr>
          <w:p w14:paraId="288B3382" w14:textId="61F63BF5" w:rsidR="006704D8" w:rsidRPr="0036562B" w:rsidRDefault="006704D8" w:rsidP="006704D8">
            <w:pPr>
              <w:pStyle w:val="Compact"/>
              <w:rPr>
                <w:sz w:val="20"/>
                <w:szCs w:val="21"/>
              </w:rPr>
            </w:pPr>
            <w:r w:rsidRPr="0036562B">
              <w:rPr>
                <w:sz w:val="20"/>
                <w:szCs w:val="21"/>
              </w:rPr>
              <w:t>Case 4 (Explicit susceptibility and exposure)</w:t>
            </w:r>
          </w:p>
        </w:tc>
        <w:tc>
          <w:tcPr>
            <w:tcW w:w="3420" w:type="dxa"/>
            <w:vAlign w:val="center"/>
          </w:tcPr>
          <w:p w14:paraId="79AF3CE7" w14:textId="5A8E2792" w:rsidR="006704D8" w:rsidRPr="0036562B" w:rsidRDefault="006704D8" w:rsidP="006704D8">
            <w:pPr>
              <w:pStyle w:val="Compact"/>
              <w:rPr>
                <w:sz w:val="20"/>
                <w:szCs w:val="21"/>
              </w:rPr>
            </w:pPr>
            <w:r w:rsidRPr="0036562B">
              <w:rPr>
                <w:sz w:val="20"/>
                <w:szCs w:val="21"/>
              </w:rPr>
              <w:t>Case 3 (Hybrid together and separate)</w:t>
            </w:r>
          </w:p>
        </w:tc>
      </w:tr>
      <w:tr w:rsidR="006704D8" w14:paraId="44894FEF" w14:textId="595830C7" w:rsidTr="006704D8">
        <w:tc>
          <w:tcPr>
            <w:tcW w:w="1351" w:type="dxa"/>
            <w:tcBorders>
              <w:bottom w:val="single" w:sz="4" w:space="0" w:color="auto"/>
            </w:tcBorders>
            <w:vAlign w:val="center"/>
          </w:tcPr>
          <w:p w14:paraId="398346B8" w14:textId="77777777" w:rsidR="006704D8" w:rsidRPr="0036562B" w:rsidRDefault="006704D8" w:rsidP="006704D8">
            <w:pPr>
              <w:pStyle w:val="Compact"/>
              <w:jc w:val="center"/>
              <w:rPr>
                <w:sz w:val="20"/>
                <w:szCs w:val="20"/>
              </w:rPr>
            </w:pPr>
            <w:r w:rsidRPr="0036562B">
              <w:rPr>
                <w:sz w:val="20"/>
                <w:szCs w:val="20"/>
              </w:rPr>
              <w:t>Priors</w:t>
            </w:r>
          </w:p>
        </w:tc>
        <w:tc>
          <w:tcPr>
            <w:tcW w:w="2609" w:type="dxa"/>
            <w:tcBorders>
              <w:bottom w:val="single" w:sz="4" w:space="0" w:color="auto"/>
            </w:tcBorders>
            <w:vAlign w:val="center"/>
          </w:tcPr>
          <w:p w14:paraId="7C3CC9AC" w14:textId="5A6DB1F3" w:rsidR="006704D8" w:rsidRPr="0036562B" w:rsidRDefault="006704D8"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1</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Pr="0036562B">
              <w:rPr>
                <w:sz w:val="18"/>
                <w:szCs w:val="18"/>
              </w:rPr>
              <w:t xml:space="preserve"> </w:t>
            </w:r>
          </w:p>
          <w:p w14:paraId="2077DC54" w14:textId="77777777" w:rsidR="006704D8" w:rsidRPr="0036562B" w:rsidRDefault="006704D8"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Pr="0036562B">
              <w:rPr>
                <w:sz w:val="18"/>
                <w:szCs w:val="18"/>
              </w:rPr>
              <w:t xml:space="preserve"> </w:t>
            </w:r>
          </w:p>
          <w:p w14:paraId="1A308E2C" w14:textId="1EF5F1BA" w:rsidR="006704D8" w:rsidRPr="0036562B" w:rsidRDefault="006704D8" w:rsidP="006704D8">
            <w:pPr>
              <w:pStyle w:val="Compact"/>
              <w:spacing w:before="60" w:after="60" w:line="259" w:lineRule="auto"/>
              <w:rPr>
                <w:sz w:val="18"/>
                <w:szCs w:val="18"/>
              </w:rPr>
            </w:pPr>
            <m:oMathPara>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m:oMathPara>
          </w:p>
        </w:tc>
        <w:tc>
          <w:tcPr>
            <w:tcW w:w="3060" w:type="dxa"/>
            <w:gridSpan w:val="2"/>
            <w:tcBorders>
              <w:bottom w:val="single" w:sz="4" w:space="0" w:color="auto"/>
            </w:tcBorders>
            <w:vAlign w:val="center"/>
          </w:tcPr>
          <w:p w14:paraId="53CAFADC" w14:textId="55A586D8" w:rsidR="006704D8" w:rsidRPr="0036562B" w:rsidRDefault="006704D8"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Pr="0036562B">
              <w:rPr>
                <w:sz w:val="18"/>
                <w:szCs w:val="18"/>
              </w:rPr>
              <w:t xml:space="preserve"> </w:t>
            </w:r>
          </w:p>
          <w:p w14:paraId="5948475F" w14:textId="77777777" w:rsidR="006704D8" w:rsidRPr="0036562B" w:rsidRDefault="006704D8"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Pr="0036562B">
              <w:rPr>
                <w:sz w:val="18"/>
                <w:szCs w:val="18"/>
              </w:rPr>
              <w:t xml:space="preserve"> </w:t>
            </w:r>
          </w:p>
          <w:p w14:paraId="74DBE974" w14:textId="1992E0AB" w:rsidR="006704D8" w:rsidRPr="0036562B" w:rsidRDefault="006704D8" w:rsidP="006704D8">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Pr="0036562B">
              <w:rPr>
                <w:sz w:val="18"/>
                <w:szCs w:val="18"/>
              </w:rPr>
              <w:t xml:space="preserve"> </w:t>
            </w:r>
          </w:p>
        </w:tc>
        <w:tc>
          <w:tcPr>
            <w:tcW w:w="3150" w:type="dxa"/>
            <w:tcBorders>
              <w:bottom w:val="single" w:sz="4" w:space="0" w:color="auto"/>
            </w:tcBorders>
            <w:vAlign w:val="center"/>
          </w:tcPr>
          <w:p w14:paraId="3E670430" w14:textId="77777777" w:rsidR="006704D8" w:rsidRPr="0036562B" w:rsidRDefault="006704D8"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Pr="0036562B">
              <w:rPr>
                <w:sz w:val="18"/>
                <w:szCs w:val="18"/>
              </w:rPr>
              <w:t xml:space="preserve"> </w:t>
            </w:r>
          </w:p>
          <w:p w14:paraId="11188BA5" w14:textId="77777777" w:rsidR="006704D8" w:rsidRPr="0036562B" w:rsidRDefault="006704D8"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m:t>
              </m:r>
            </m:oMath>
            <w:r w:rsidRPr="0036562B">
              <w:rPr>
                <w:sz w:val="18"/>
                <w:szCs w:val="18"/>
              </w:rPr>
              <w:t xml:space="preserve"> </w:t>
            </w:r>
          </w:p>
          <w:p w14:paraId="669849CA" w14:textId="75B1E320" w:rsidR="006704D8" w:rsidRPr="0036562B" w:rsidRDefault="006704D8" w:rsidP="006704D8">
            <w:pPr>
              <w:pStyle w:val="Compact"/>
              <w:spacing w:before="60" w:after="60" w:line="259" w:lineRule="auto"/>
              <w:rPr>
                <w:rFonts w:ascii="Cambria" w:eastAsia="Cambria" w:hAnsi="Cambria" w:cs="Times New Roman"/>
                <w:sz w:val="18"/>
                <w:szCs w:val="18"/>
              </w:rPr>
            </w:pPr>
            <m:oMath>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Pr="0036562B">
              <w:rPr>
                <w:sz w:val="18"/>
                <w:szCs w:val="18"/>
              </w:rPr>
              <w:t xml:space="preserve"> </w:t>
            </w:r>
          </w:p>
        </w:tc>
        <w:tc>
          <w:tcPr>
            <w:tcW w:w="3420" w:type="dxa"/>
            <w:tcBorders>
              <w:bottom w:val="single" w:sz="4" w:space="0" w:color="auto"/>
            </w:tcBorders>
            <w:vAlign w:val="center"/>
          </w:tcPr>
          <w:p w14:paraId="44FAACF6" w14:textId="77777777" w:rsidR="006704D8" w:rsidRPr="0036562B" w:rsidRDefault="006704D8"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3</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m:rPr>
                  <m:scr m:val="script"/>
                </m:rPr>
                <w:rPr>
                  <w:rFonts w:ascii="Cambria Math" w:hAnsi="Cambria Math"/>
                  <w:sz w:val="18"/>
                  <w:szCs w:val="18"/>
                </w:rPr>
                <m:t>,p}</m:t>
              </m:r>
            </m:oMath>
            <w:r w:rsidRPr="0036562B">
              <w:rPr>
                <w:sz w:val="18"/>
                <w:szCs w:val="18"/>
              </w:rPr>
              <w:t xml:space="preserve"> </w:t>
            </w:r>
          </w:p>
          <w:p w14:paraId="5FCA2C29" w14:textId="77777777" w:rsidR="006704D8" w:rsidRPr="0036562B" w:rsidRDefault="006704D8"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Pr="0036562B">
              <w:rPr>
                <w:sz w:val="18"/>
                <w:szCs w:val="18"/>
              </w:rPr>
              <w:t xml:space="preserve"> </w:t>
            </w:r>
          </w:p>
          <w:p w14:paraId="6A0D1615" w14:textId="77777777" w:rsidR="006704D8" w:rsidRPr="0036562B" w:rsidRDefault="006704D8" w:rsidP="006704D8">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Pr="0036562B">
              <w:rPr>
                <w:sz w:val="18"/>
                <w:szCs w:val="18"/>
              </w:rPr>
              <w:t xml:space="preserve"> </w:t>
            </w:r>
          </w:p>
          <w:p w14:paraId="5F366338" w14:textId="131500C5" w:rsidR="006704D8" w:rsidRPr="0036562B" w:rsidRDefault="006704D8" w:rsidP="006704D8">
            <w:pPr>
              <w:pStyle w:val="Compact"/>
              <w:spacing w:before="60" w:after="60" w:line="259" w:lineRule="auto"/>
              <w:rPr>
                <w:sz w:val="18"/>
                <w:szCs w:val="18"/>
              </w:rPr>
            </w:pPr>
            <m:oMathPara>
              <m:oMath>
                <m:r>
                  <m:rPr>
                    <m:scr m:val="script"/>
                  </m:rPr>
                  <w:rPr>
                    <w:rFonts w:ascii="Cambria Math" w:eastAsia="Cambria" w:hAnsi="Cambria Math" w:cs="Times New Roman"/>
                    <w:sz w:val="18"/>
                    <w:szCs w:val="18"/>
                  </w:rPr>
                  <m:t xml:space="preserve">   p ~ U</m:t>
                </m:r>
                <m:r>
                  <w:rPr>
                    <w:rFonts w:ascii="Cambria Math" w:eastAsia="Cambria" w:hAnsi="Cambria Math" w:cs="Times New Roman"/>
                    <w:sz w:val="18"/>
                    <w:szCs w:val="18"/>
                  </w:rPr>
                  <m:t>(0,1)</m:t>
                </m:r>
              </m:oMath>
            </m:oMathPara>
          </w:p>
        </w:tc>
      </w:tr>
      <w:tr w:rsidR="006704D8" w14:paraId="20189C03" w14:textId="627FE23C" w:rsidTr="006704D8">
        <w:tc>
          <w:tcPr>
            <w:tcW w:w="1351" w:type="dxa"/>
            <w:tcBorders>
              <w:top w:val="single" w:sz="4" w:space="0" w:color="auto"/>
              <w:bottom w:val="single" w:sz="4" w:space="0" w:color="auto"/>
            </w:tcBorders>
            <w:vAlign w:val="center"/>
          </w:tcPr>
          <w:p w14:paraId="0C279149" w14:textId="5B378B83" w:rsidR="006704D8" w:rsidRPr="0036562B" w:rsidRDefault="006704D8" w:rsidP="006704D8">
            <w:pPr>
              <w:pStyle w:val="Compact"/>
              <w:jc w:val="center"/>
              <w:rPr>
                <w:sz w:val="20"/>
                <w:szCs w:val="20"/>
              </w:rPr>
            </w:pPr>
            <w:r w:rsidRPr="0036562B">
              <w:rPr>
                <w:sz w:val="20"/>
                <w:szCs w:val="20"/>
              </w:rPr>
              <w:t>Fixed Parameters</w:t>
            </w:r>
          </w:p>
        </w:tc>
        <w:tc>
          <w:tcPr>
            <w:tcW w:w="2609" w:type="dxa"/>
            <w:tcBorders>
              <w:top w:val="single" w:sz="4" w:space="0" w:color="auto"/>
              <w:bottom w:val="single" w:sz="4" w:space="0" w:color="auto"/>
            </w:tcBorders>
            <w:vAlign w:val="center"/>
          </w:tcPr>
          <w:p w14:paraId="719B599E" w14:textId="4C39BCBC"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7C041D4"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FD4C59" w14:textId="4C1A0704"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060" w:type="dxa"/>
            <w:gridSpan w:val="2"/>
            <w:tcBorders>
              <w:top w:val="single" w:sz="4" w:space="0" w:color="auto"/>
              <w:bottom w:val="single" w:sz="4" w:space="0" w:color="auto"/>
            </w:tcBorders>
            <w:vAlign w:val="center"/>
          </w:tcPr>
          <w:p w14:paraId="1D750B93"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E49D59A"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66E053" w14:textId="61944E8F" w:rsidR="006704D8" w:rsidRPr="0036562B" w:rsidRDefault="006704D8" w:rsidP="006704D8">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c>
          <w:tcPr>
            <w:tcW w:w="3150" w:type="dxa"/>
            <w:tcBorders>
              <w:top w:val="single" w:sz="4" w:space="0" w:color="auto"/>
              <w:bottom w:val="single" w:sz="4" w:space="0" w:color="auto"/>
            </w:tcBorders>
            <w:vAlign w:val="center"/>
          </w:tcPr>
          <w:p w14:paraId="44632694"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ACBE198"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A9A5849"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p w14:paraId="55D24DB8" w14:textId="3E39E114" w:rsidR="006704D8" w:rsidRPr="0036562B" w:rsidRDefault="006704D8" w:rsidP="006704D8">
            <w:pPr>
              <w:pStyle w:val="Compact"/>
              <w:spacing w:before="60" w:after="60" w:line="259" w:lineRule="auto"/>
              <w:rPr>
                <w:rFonts w:ascii="Cambria" w:eastAsia="Cambria" w:hAnsi="Cambria" w:cs="Times New Roman"/>
                <w:sz w:val="18"/>
                <w:szCs w:val="18"/>
              </w:rPr>
            </w:pPr>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1</m:t>
              </m:r>
            </m:oMath>
            <w:r w:rsidRPr="0036562B">
              <w:rPr>
                <w:sz w:val="18"/>
                <w:szCs w:val="18"/>
              </w:rPr>
              <w:t xml:space="preserve"> </w:t>
            </w:r>
            <w:r w:rsidRPr="0036562B">
              <w:rPr>
                <w:rFonts w:eastAsiaTheme="minorEastAsia"/>
                <w:sz w:val="18"/>
                <w:szCs w:val="18"/>
              </w:rPr>
              <w:t xml:space="preserve">; </w:t>
            </w:r>
            <m:oMath>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500</m:t>
              </m:r>
            </m:oMath>
            <w:r w:rsidRPr="0036562B">
              <w:rPr>
                <w:sz w:val="18"/>
                <w:szCs w:val="18"/>
              </w:rPr>
              <w:t xml:space="preserve"> </w:t>
            </w:r>
          </w:p>
        </w:tc>
        <w:tc>
          <w:tcPr>
            <w:tcW w:w="3420" w:type="dxa"/>
            <w:tcBorders>
              <w:top w:val="single" w:sz="4" w:space="0" w:color="auto"/>
              <w:bottom w:val="single" w:sz="4" w:space="0" w:color="auto"/>
            </w:tcBorders>
            <w:vAlign w:val="center"/>
          </w:tcPr>
          <w:p w14:paraId="39135B48"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36A1B7DE"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59B8C2DE" w14:textId="751789E6" w:rsidR="006704D8" w:rsidRPr="0036562B" w:rsidRDefault="006704D8" w:rsidP="006704D8">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r>
      <w:tr w:rsidR="006704D8" w14:paraId="1DB06CF6" w14:textId="116E474A" w:rsidTr="006704D8">
        <w:tc>
          <w:tcPr>
            <w:tcW w:w="1351" w:type="dxa"/>
            <w:tcBorders>
              <w:top w:val="single" w:sz="4" w:space="0" w:color="auto"/>
              <w:bottom w:val="single" w:sz="4" w:space="0" w:color="auto"/>
            </w:tcBorders>
            <w:vAlign w:val="center"/>
          </w:tcPr>
          <w:p w14:paraId="62CC4F93" w14:textId="77777777" w:rsidR="006704D8" w:rsidRPr="0036562B" w:rsidRDefault="006704D8" w:rsidP="006704D8">
            <w:pPr>
              <w:pStyle w:val="Compact"/>
              <w:jc w:val="center"/>
              <w:rPr>
                <w:sz w:val="20"/>
                <w:szCs w:val="20"/>
              </w:rPr>
            </w:pPr>
            <w:r w:rsidRPr="0036562B">
              <w:rPr>
                <w:sz w:val="20"/>
                <w:szCs w:val="20"/>
              </w:rPr>
              <w:t>Worms</w:t>
            </w:r>
          </w:p>
        </w:tc>
        <w:tc>
          <w:tcPr>
            <w:tcW w:w="2609" w:type="dxa"/>
            <w:tcBorders>
              <w:top w:val="single" w:sz="4" w:space="0" w:color="auto"/>
              <w:bottom w:val="single" w:sz="4" w:space="0" w:color="auto"/>
            </w:tcBorders>
            <w:vAlign w:val="center"/>
          </w:tcPr>
          <w:p w14:paraId="770AB9AB" w14:textId="77777777" w:rsidR="006704D8" w:rsidRPr="0036562B" w:rsidRDefault="006704D8" w:rsidP="006704D8">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1AC53B37" w14:textId="26BAF2BE" w:rsidR="006704D8" w:rsidRPr="0036562B" w:rsidRDefault="006704D8"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0.5)</m:t>
              </m:r>
            </m:oMath>
            <w:r w:rsidRPr="0036562B">
              <w:rPr>
                <w:sz w:val="18"/>
                <w:szCs w:val="18"/>
              </w:rPr>
              <w:t xml:space="preserve"> </w:t>
            </w:r>
          </w:p>
          <w:p w14:paraId="5315ACBE" w14:textId="377C6D2F" w:rsidR="006704D8" w:rsidRPr="0036562B" w:rsidRDefault="006704D8"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Pr="0036562B">
              <w:rPr>
                <w:sz w:val="18"/>
                <w:szCs w:val="18"/>
              </w:rPr>
              <w:t xml:space="preserve"> </w:t>
            </w:r>
          </w:p>
        </w:tc>
        <w:tc>
          <w:tcPr>
            <w:tcW w:w="3060" w:type="dxa"/>
            <w:gridSpan w:val="2"/>
            <w:tcBorders>
              <w:top w:val="single" w:sz="4" w:space="0" w:color="auto"/>
              <w:bottom w:val="single" w:sz="4" w:space="0" w:color="auto"/>
            </w:tcBorders>
            <w:vAlign w:val="center"/>
          </w:tcPr>
          <w:p w14:paraId="192CE800" w14:textId="77777777" w:rsidR="006704D8" w:rsidRPr="0036562B" w:rsidRDefault="006704D8"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p w14:paraId="0190D5E9" w14:textId="52CBDAFB" w:rsidR="006704D8" w:rsidRPr="0036562B" w:rsidRDefault="006704D8"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tc>
        <w:tc>
          <w:tcPr>
            <w:tcW w:w="3150" w:type="dxa"/>
            <w:tcBorders>
              <w:top w:val="single" w:sz="4" w:space="0" w:color="auto"/>
              <w:bottom w:val="single" w:sz="4" w:space="0" w:color="auto"/>
            </w:tcBorders>
            <w:vAlign w:val="center"/>
          </w:tcPr>
          <w:p w14:paraId="4D7CA012" w14:textId="77777777" w:rsidR="006704D8" w:rsidRPr="0036562B" w:rsidRDefault="006704D8"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m:t>
              </m:r>
            </m:oMath>
            <w:r w:rsidRPr="0036562B">
              <w:rPr>
                <w:sz w:val="18"/>
                <w:szCs w:val="18"/>
              </w:rPr>
              <w:t xml:space="preserve"> </w:t>
            </w:r>
          </w:p>
          <w:p w14:paraId="4115AA48" w14:textId="77777777" w:rsidR="006704D8" w:rsidRPr="0036562B" w:rsidRDefault="006704D8"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Pr="0036562B">
              <w:rPr>
                <w:sz w:val="18"/>
                <w:szCs w:val="18"/>
              </w:rPr>
              <w:t xml:space="preserve"> </w:t>
            </w:r>
          </w:p>
          <w:p w14:paraId="77325A87" w14:textId="77777777" w:rsidR="006704D8" w:rsidRPr="0036562B" w:rsidRDefault="006704D8" w:rsidP="006704D8">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m:t>
                </m:r>
              </m:oMath>
            </m:oMathPara>
          </w:p>
          <w:p w14:paraId="61C7ED18" w14:textId="77777777" w:rsidR="006704D8" w:rsidRPr="0036562B" w:rsidRDefault="006704D8"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 0.5)</m:t>
              </m:r>
            </m:oMath>
            <w:r w:rsidRPr="0036562B">
              <w:rPr>
                <w:sz w:val="18"/>
                <w:szCs w:val="18"/>
              </w:rPr>
              <w:t xml:space="preserve"> </w:t>
            </w:r>
          </w:p>
          <w:p w14:paraId="4DDF9BE4" w14:textId="77777777" w:rsidR="006704D8" w:rsidRPr="0036562B" w:rsidRDefault="006704D8"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Hypergeo</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Pr="0036562B">
              <w:rPr>
                <w:sz w:val="18"/>
                <w:szCs w:val="18"/>
              </w:rPr>
              <w:t xml:space="preserve"> </w:t>
            </w:r>
          </w:p>
          <w:p w14:paraId="1200AECD" w14:textId="166C626E" w:rsidR="006704D8" w:rsidRPr="0036562B" w:rsidRDefault="006704D8" w:rsidP="006704D8">
            <w:pPr>
              <w:pStyle w:val="Compact"/>
              <w:spacing w:before="60" w:after="60" w:line="259" w:lineRule="auto"/>
              <w:rPr>
                <w:rFonts w:ascii="Cambria" w:eastAsia="Cambria" w:hAnsi="Cambria" w:cs="Times New Roman"/>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Pr="0036562B">
              <w:rPr>
                <w:sz w:val="18"/>
                <w:szCs w:val="18"/>
              </w:rPr>
              <w:t xml:space="preserve"> </w:t>
            </w:r>
          </w:p>
        </w:tc>
        <w:tc>
          <w:tcPr>
            <w:tcW w:w="3420" w:type="dxa"/>
            <w:tcBorders>
              <w:top w:val="single" w:sz="4" w:space="0" w:color="auto"/>
              <w:bottom w:val="single" w:sz="4" w:space="0" w:color="auto"/>
            </w:tcBorders>
            <w:vAlign w:val="center"/>
          </w:tcPr>
          <w:p w14:paraId="0DBA4FEA" w14:textId="77777777" w:rsidR="006704D8" w:rsidRPr="0036562B" w:rsidRDefault="006704D8" w:rsidP="006704D8">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3F98789C" w14:textId="77777777" w:rsidR="006704D8" w:rsidRPr="0036562B" w:rsidRDefault="006704D8" w:rsidP="006704D8">
            <w:pPr>
              <w:pStyle w:val="Compact"/>
              <w:spacing w:before="60" w:after="60"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0.5)</m:t>
                </m:r>
              </m:oMath>
            </m:oMathPara>
          </w:p>
          <w:p w14:paraId="5757BFC7" w14:textId="77777777" w:rsidR="006704D8" w:rsidRPr="0036562B" w:rsidRDefault="006704D8" w:rsidP="006704D8">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oMath>
            </m:oMathPara>
          </w:p>
          <w:p w14:paraId="5C651D97" w14:textId="77777777" w:rsidR="006704D8" w:rsidRPr="0036562B" w:rsidRDefault="006704D8"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1-</m:t>
              </m:r>
              <m:r>
                <m:rPr>
                  <m:scr m:val="script"/>
                </m:rPr>
                <w:rPr>
                  <w:rFonts w:ascii="Cambria Math" w:hAnsi="Cambria Math"/>
                  <w:sz w:val="18"/>
                  <w:szCs w:val="18"/>
                </w:rPr>
                <m:t>p)</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p w14:paraId="2E2D2411" w14:textId="77777777" w:rsidR="006704D8" w:rsidRPr="0036562B" w:rsidRDefault="006704D8"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1-</m:t>
                  </m:r>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p w14:paraId="14CD5D78" w14:textId="77777777" w:rsidR="006704D8" w:rsidRPr="0036562B" w:rsidRDefault="006704D8" w:rsidP="006704D8">
            <w:pPr>
              <w:pStyle w:val="Compact"/>
              <w:spacing w:before="60" w:after="60" w:line="259" w:lineRule="auto"/>
              <w:rPr>
                <w:rFonts w:ascii="Cambria Math" w:eastAsiaTheme="minorEastAsia" w:hAnsi="Cambria Math"/>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oMath>
            </m:oMathPara>
          </w:p>
          <w:p w14:paraId="11CA6C7B" w14:textId="25878E66" w:rsidR="006704D8" w:rsidRPr="0036562B" w:rsidRDefault="006704D8" w:rsidP="006704D8">
            <w:pPr>
              <w:pStyle w:val="Compact"/>
              <w:spacing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oMath>
            </m:oMathPara>
          </w:p>
        </w:tc>
      </w:tr>
      <w:tr w:rsidR="006704D8" w14:paraId="740C5CE5" w14:textId="111CF52B" w:rsidTr="006704D8">
        <w:tc>
          <w:tcPr>
            <w:tcW w:w="1351" w:type="dxa"/>
            <w:tcBorders>
              <w:top w:val="single" w:sz="4" w:space="0" w:color="auto"/>
            </w:tcBorders>
            <w:vAlign w:val="center"/>
          </w:tcPr>
          <w:p w14:paraId="1450D307" w14:textId="77777777" w:rsidR="006704D8" w:rsidRPr="0036562B" w:rsidRDefault="006704D8" w:rsidP="006704D8">
            <w:pPr>
              <w:pStyle w:val="Compact"/>
              <w:jc w:val="center"/>
              <w:rPr>
                <w:sz w:val="20"/>
                <w:szCs w:val="20"/>
              </w:rPr>
            </w:pPr>
            <w:r w:rsidRPr="0036562B">
              <w:rPr>
                <w:sz w:val="20"/>
                <w:szCs w:val="20"/>
              </w:rPr>
              <w:t>Pairs</w:t>
            </w:r>
          </w:p>
        </w:tc>
        <w:tc>
          <w:tcPr>
            <w:tcW w:w="12239" w:type="dxa"/>
            <w:gridSpan w:val="5"/>
            <w:tcBorders>
              <w:top w:val="single" w:sz="4" w:space="0" w:color="auto"/>
              <w:bottom w:val="single" w:sz="4" w:space="0" w:color="auto"/>
            </w:tcBorders>
            <w:vAlign w:val="center"/>
          </w:tcPr>
          <w:p w14:paraId="265A5F72" w14:textId="77777777" w:rsidR="006704D8" w:rsidRPr="0036562B" w:rsidRDefault="006704D8" w:rsidP="006704D8">
            <w:pPr>
              <w:pStyle w:val="Compact"/>
              <w:spacing w:line="259" w:lineRule="auto"/>
              <w:jc w:val="center"/>
              <w:rPr>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Φ</m:t>
                    </m:r>
                  </m:sup>
                </m:sSubSup>
                <m:r>
                  <w:rPr>
                    <w:rFonts w:ascii="Cambria Math" w:hAnsi="Cambria Math"/>
                    <w:sz w:val="18"/>
                    <w:szCs w:val="18"/>
                  </w:rPr>
                  <m:t>=</m:t>
                </m:r>
                <m:r>
                  <m:rPr>
                    <m:nor/>
                  </m:rPr>
                  <w:rPr>
                    <w:sz w:val="18"/>
                    <w:szCs w:val="18"/>
                  </w:rPr>
                  <m:t>min</m:t>
                </m:r>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oMath>
            </m:oMathPara>
          </w:p>
        </w:tc>
      </w:tr>
      <w:tr w:rsidR="006704D8" w14:paraId="5F4ED4F3" w14:textId="67E3536D" w:rsidTr="006704D8">
        <w:tc>
          <w:tcPr>
            <w:tcW w:w="1351" w:type="dxa"/>
            <w:tcBorders>
              <w:top w:val="single" w:sz="4" w:space="0" w:color="auto"/>
            </w:tcBorders>
            <w:vAlign w:val="center"/>
          </w:tcPr>
          <w:p w14:paraId="27187EAE" w14:textId="77777777" w:rsidR="006704D8" w:rsidRDefault="006704D8" w:rsidP="006704D8">
            <w:pPr>
              <w:pStyle w:val="Compact"/>
              <w:jc w:val="center"/>
              <w:rPr>
                <w:sz w:val="20"/>
                <w:szCs w:val="20"/>
              </w:rPr>
            </w:pPr>
            <w:r w:rsidRPr="0036562B">
              <w:rPr>
                <w:sz w:val="20"/>
                <w:szCs w:val="20"/>
              </w:rPr>
              <w:t>Eggs</w:t>
            </w:r>
          </w:p>
          <w:p w14:paraId="1954BE25" w14:textId="4416506F" w:rsidR="006704D8" w:rsidRPr="0036562B" w:rsidRDefault="006704D8" w:rsidP="006704D8">
            <w:pPr>
              <w:pStyle w:val="Compact"/>
              <w:jc w:val="center"/>
              <w:rPr>
                <w:sz w:val="20"/>
                <w:szCs w:val="20"/>
              </w:rPr>
            </w:pPr>
          </w:p>
        </w:tc>
        <w:tc>
          <w:tcPr>
            <w:tcW w:w="12239" w:type="dxa"/>
            <w:gridSpan w:val="5"/>
            <w:tcBorders>
              <w:top w:val="single" w:sz="4" w:space="0" w:color="auto"/>
            </w:tcBorders>
          </w:tcPr>
          <w:p w14:paraId="3063571F" w14:textId="77777777" w:rsidR="006704D8" w:rsidRPr="0036562B" w:rsidRDefault="006704D8" w:rsidP="006704D8">
            <w:pPr>
              <w:pStyle w:val="Compact"/>
              <w:jc w:val="center"/>
              <w:rPr>
                <w:rFonts w:eastAsiaTheme="minorEastAsia"/>
                <w:sz w:val="18"/>
                <w:szCs w:val="18"/>
              </w:rPr>
            </w:pPr>
            <m:oMathPara>
              <m:oMath>
                <m:sSub>
                  <m:sSubPr>
                    <m:ctrlPr>
                      <w:rPr>
                        <w:rFonts w:ascii="Cambria Math" w:hAnsi="Cambria Math"/>
                        <w:sz w:val="18"/>
                        <w:szCs w:val="18"/>
                      </w:rPr>
                    </m:ctrlPr>
                  </m:sSubPr>
                  <m:e>
                    <m:r>
                      <m:rPr>
                        <m:scr m:val="script"/>
                        <m:sty m:val="p"/>
                      </m:rPr>
                      <w:rPr>
                        <w:rFonts w:ascii="Cambria Math" w:hAnsi="Cambria Math"/>
                        <w:sz w:val="18"/>
                        <w:szCs w:val="18"/>
                      </w:rPr>
                      <m:t>e</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h</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ϕ</m:t>
                    </m:r>
                  </m:sup>
                </m:sSubSup>
                <m:r>
                  <w:rPr>
                    <w:rFonts w:ascii="Cambria Math" w:hAnsi="Cambria Math"/>
                    <w:sz w:val="18"/>
                    <w:szCs w:val="18"/>
                  </w:rPr>
                  <m:t>,r)</m:t>
                </m:r>
              </m:oMath>
            </m:oMathPara>
          </w:p>
          <w:p w14:paraId="630F5C25" w14:textId="7AEEA600" w:rsidR="006704D8" w:rsidRPr="0036562B" w:rsidRDefault="006704D8" w:rsidP="006704D8">
            <w:pPr>
              <w:pStyle w:val="Compact"/>
              <w:jc w:val="center"/>
              <w:rPr>
                <w:sz w:val="18"/>
                <w:szCs w:val="18"/>
              </w:rPr>
            </w:pPr>
          </w:p>
        </w:tc>
      </w:tr>
      <w:tr w:rsidR="006704D8" w14:paraId="4A073B71" w14:textId="22377604" w:rsidTr="006704D8">
        <w:tc>
          <w:tcPr>
            <w:tcW w:w="6885" w:type="dxa"/>
            <w:gridSpan w:val="3"/>
          </w:tcPr>
          <w:p w14:paraId="78757A74" w14:textId="136AB378" w:rsidR="006704D8" w:rsidRDefault="006704D8" w:rsidP="006704D8">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2659C5A1" w:rsidR="006704D8" w:rsidRDefault="006704D8"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Pr>
                <w:rFonts w:ascii="Cambria" w:eastAsia="Cambria" w:hAnsi="Cambria" w:cs="Times New Roman"/>
                <w:sz w:val="18"/>
              </w:rPr>
              <w:t xml:space="preserve">: mean worm burden in shehia,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p>
          <w:p w14:paraId="223510E5" w14:textId="50A08013" w:rsidR="006704D8" w:rsidRDefault="006704D8" w:rsidP="006704D8">
            <w:pPr>
              <w:pStyle w:val="Compact"/>
              <w:rPr>
                <w:rFonts w:ascii="Cambria" w:eastAsia="Cambria" w:hAnsi="Cambria" w:cs="Times New Roman"/>
                <w:sz w:val="18"/>
              </w:rPr>
            </w:pPr>
            <m:oMath>
              <m:sSubSup>
                <m:sSubSupPr>
                  <m:ctrlPr>
                    <w:rPr>
                      <w:rFonts w:ascii="Cambria Math" w:eastAsia="Cambria" w:hAnsi="Cambria Math" w:cs="Times New Roman"/>
                      <w:i/>
                      <w:sz w:val="18"/>
                    </w:rPr>
                  </m:ctrlPr>
                </m:sSubSupPr>
                <m:e>
                  <m:r>
                    <w:rPr>
                      <w:rFonts w:ascii="Cambria Math" w:eastAsia="Cambria" w:hAnsi="Cambria Math" w:cs="Times New Roman"/>
                      <w:sz w:val="18"/>
                    </w:rPr>
                    <m:t>w</m:t>
                  </m:r>
                </m:e>
                <m:sub>
                  <m:r>
                    <w:rPr>
                      <w:rFonts w:ascii="Cambria Math" w:eastAsia="Cambria" w:hAnsi="Cambria Math" w:cs="Times New Roman"/>
                      <w:sz w:val="18"/>
                    </w:rPr>
                    <m:t>ist</m:t>
                  </m:r>
                </m:sub>
                <m:sup>
                  <m:r>
                    <w:rPr>
                      <w:rFonts w:ascii="Cambria Math" w:eastAsia="Cambria" w:hAnsi="Cambria Math" w:cs="Times New Roman"/>
                      <w:sz w:val="18"/>
                    </w:rPr>
                    <m:t>x</m:t>
                  </m:r>
                </m:sup>
              </m:sSubSup>
            </m:oMath>
            <w:r>
              <w:rPr>
                <w:rFonts w:ascii="Cambria" w:eastAsia="Cambria" w:hAnsi="Cambria" w:cs="Times New Roman"/>
                <w:sz w:val="18"/>
              </w:rPr>
              <w:t xml:space="preserve">: individual, </w:t>
            </w:r>
            <m:oMath>
              <m:r>
                <w:rPr>
                  <w:rFonts w:ascii="Cambria Math" w:eastAsia="Cambria" w:hAnsi="Cambria Math" w:cs="Times New Roman"/>
                  <w:sz w:val="18"/>
                </w:rPr>
                <m:t>i</m:t>
              </m:r>
            </m:oMath>
            <w:r>
              <w:rPr>
                <w:rFonts w:ascii="Cambria" w:eastAsia="Cambria" w:hAnsi="Cambria" w:cs="Times New Roman"/>
                <w:sz w:val="18"/>
              </w:rPr>
              <w:t xml:space="preserve">, worm burden in shehia,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r>
              <w:rPr>
                <w:rFonts w:ascii="Cambria" w:eastAsia="Cambria" w:hAnsi="Cambria" w:cs="Times New Roman"/>
                <w:sz w:val="18"/>
              </w:rPr>
              <w:t>, with sex (</w:t>
            </w:r>
            <w:r w:rsidRPr="00137297">
              <w:rPr>
                <w:rFonts w:ascii="Cambria" w:eastAsia="Cambria" w:hAnsi="Cambria" w:cs="Times New Roman"/>
                <w:i/>
                <w:iCs/>
                <w:sz w:val="18"/>
                <w:u w:val="single"/>
              </w:rPr>
              <w:t>m</w:t>
            </w:r>
            <w:r>
              <w:rPr>
                <w:rFonts w:ascii="Cambria" w:eastAsia="Cambria" w:hAnsi="Cambria" w:cs="Times New Roman"/>
                <w:sz w:val="18"/>
              </w:rPr>
              <w:t xml:space="preserve">ale or </w:t>
            </w:r>
            <w:r>
              <w:rPr>
                <w:rFonts w:ascii="Cambria" w:eastAsia="Cambria" w:hAnsi="Cambria" w:cs="Times New Roman"/>
                <w:i/>
                <w:iCs/>
                <w:sz w:val="18"/>
                <w:u w:val="single"/>
              </w:rPr>
              <w:t>f</w:t>
            </w:r>
            <w:r>
              <w:rPr>
                <w:rFonts w:ascii="Cambria" w:eastAsia="Cambria" w:hAnsi="Cambria" w:cs="Times New Roman"/>
                <w:sz w:val="18"/>
              </w:rPr>
              <w:t>emale) and distribution assumption (</w:t>
            </w:r>
            <w:r>
              <w:rPr>
                <w:rFonts w:ascii="Cambria" w:eastAsia="Cambria" w:hAnsi="Cambria" w:cs="Times New Roman"/>
                <w:i/>
                <w:iCs/>
                <w:sz w:val="18"/>
                <w:u w:val="single"/>
              </w:rPr>
              <w:t>t</w:t>
            </w:r>
            <w:r>
              <w:rPr>
                <w:rFonts w:ascii="Cambria" w:eastAsia="Cambria" w:hAnsi="Cambria" w:cs="Times New Roman"/>
                <w:sz w:val="18"/>
              </w:rPr>
              <w:t xml:space="preserve">ogether or </w:t>
            </w:r>
            <w:r>
              <w:rPr>
                <w:rFonts w:ascii="Cambria" w:eastAsia="Cambria" w:hAnsi="Cambria" w:cs="Times New Roman"/>
                <w:i/>
                <w:iCs/>
                <w:sz w:val="18"/>
                <w:u w:val="single"/>
              </w:rPr>
              <w:t>s</w:t>
            </w:r>
            <w:r>
              <w:rPr>
                <w:rFonts w:ascii="Cambria" w:eastAsia="Cambria" w:hAnsi="Cambria" w:cs="Times New Roman"/>
                <w:sz w:val="18"/>
              </w:rPr>
              <w:t xml:space="preserve">eparate), </w:t>
            </w:r>
            <m:oMath>
              <m:r>
                <w:rPr>
                  <w:rFonts w:ascii="Cambria Math" w:eastAsia="Cambria" w:hAnsi="Cambria Math" w:cs="Times New Roman"/>
                  <w:sz w:val="18"/>
                </w:rPr>
                <m:t>x</m:t>
              </m:r>
            </m:oMath>
          </w:p>
          <w:p w14:paraId="7F55C0BD" w14:textId="77777777" w:rsidR="006704D8" w:rsidRDefault="006704D8"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Pr>
                <w:rFonts w:ascii="Cambria" w:eastAsia="Cambria" w:hAnsi="Cambria" w:cs="Times New Roman"/>
                <w:sz w:val="18"/>
              </w:rPr>
              <w:t xml:space="preserve">: aggregation parameter in </w:t>
            </w:r>
            <w:proofErr w:type="spellStart"/>
            <w:r>
              <w:rPr>
                <w:rFonts w:ascii="Cambria" w:eastAsia="Cambria" w:hAnsi="Cambria" w:cs="Times New Roman"/>
                <w:sz w:val="18"/>
              </w:rPr>
              <w:t>shehia</w:t>
            </w:r>
            <w:proofErr w:type="spellEnd"/>
            <w:r>
              <w:rPr>
                <w:rFonts w:ascii="Cambria" w:eastAsia="Cambria" w:hAnsi="Cambria" w:cs="Times New Roman"/>
                <w:sz w:val="18"/>
              </w:rPr>
              <w:t xml:space="preserve">,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p>
          <w:p w14:paraId="4FD117DB" w14:textId="5CEB921C" w:rsidR="006704D8" w:rsidRDefault="006704D8"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p>
        </w:tc>
        <w:tc>
          <w:tcPr>
            <w:tcW w:w="6705" w:type="dxa"/>
            <w:gridSpan w:val="3"/>
          </w:tcPr>
          <w:p w14:paraId="697E5EFD" w14:textId="178CFAE4" w:rsidR="006704D8" w:rsidRDefault="006704D8"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6704D8" w:rsidRDefault="006704D8"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Pr>
                <w:rFonts w:ascii="Cambria" w:eastAsia="Cambria" w:hAnsi="Cambria" w:cs="Times New Roman"/>
                <w:sz w:val="18"/>
              </w:rPr>
              <w:t xml:space="preserve">: rate parameter of gamma-distributed susceptibility, </w:t>
            </w:r>
            <m:oMath>
              <m:r>
                <w:rPr>
                  <w:rFonts w:ascii="Cambria Math" w:eastAsia="Cambria" w:hAnsi="Cambria Math" w:cs="Times New Roman"/>
                  <w:sz w:val="18"/>
                </w:rPr>
                <m:t>S</m:t>
              </m:r>
            </m:oMath>
          </w:p>
          <w:p w14:paraId="3E63BD87" w14:textId="5426BFBB" w:rsidR="006704D8" w:rsidRDefault="006704D8" w:rsidP="006704D8">
            <w:pPr>
              <w:pStyle w:val="Compact"/>
              <w:rPr>
                <w:rFonts w:ascii="Cambria" w:eastAsia="Cambria" w:hAnsi="Cambria" w:cs="Times New Roman"/>
                <w:sz w:val="18"/>
              </w:rPr>
            </w:pPr>
            <m:oMath>
              <m:r>
                <w:rPr>
                  <w:rFonts w:ascii="Cambria Math" w:eastAsia="Cambria" w:hAnsi="Cambria Math" w:cs="Times New Roman"/>
                  <w:sz w:val="18"/>
                </w:rPr>
                <m:t>h</m:t>
              </m:r>
            </m:oMath>
            <w:r>
              <w:rPr>
                <w:rFonts w:ascii="Cambria" w:eastAsia="Cambria" w:hAnsi="Cambria" w:cs="Times New Roman"/>
                <w:sz w:val="18"/>
              </w:rPr>
              <w:t>: mean eggs produced per mated worm pair</w:t>
            </w:r>
          </w:p>
          <w:p w14:paraId="7B6F0AB9" w14:textId="77777777" w:rsidR="006704D8" w:rsidRDefault="006704D8" w:rsidP="006704D8">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p w14:paraId="0606B2D5" w14:textId="76A73543" w:rsidR="006704D8" w:rsidRPr="00597A29" w:rsidRDefault="006704D8" w:rsidP="006704D8">
            <w:pPr>
              <w:pStyle w:val="Compact"/>
              <w:rPr>
                <w:rFonts w:ascii="Cambria" w:eastAsia="Cambria" w:hAnsi="Cambria" w:cs="Times New Roman"/>
                <w:sz w:val="18"/>
              </w:rPr>
            </w:pPr>
            <m:oMath>
              <m:r>
                <w:rPr>
                  <w:rFonts w:ascii="Cambria Math" w:eastAsia="Cambria" w:hAnsi="Cambria Math" w:cs="Times New Roman"/>
                  <w:sz w:val="18"/>
                </w:rPr>
                <m:t>g</m:t>
              </m:r>
            </m:oMath>
            <w:r>
              <w:rPr>
                <w:rFonts w:ascii="Cambria" w:eastAsia="Cambria" w:hAnsi="Cambria" w:cs="Times New Roman"/>
                <w:sz w:val="18"/>
              </w:rPr>
              <w:t>: density dependent fecundity parameter</w:t>
            </w:r>
          </w:p>
        </w:tc>
      </w:tr>
    </w:tbl>
    <w:p w14:paraId="54FC6B61" w14:textId="77777777" w:rsidR="004F4839" w:rsidRDefault="004F4839" w:rsidP="004F4839">
      <w:pPr>
        <w:pStyle w:val="BodyText"/>
        <w:sectPr w:rsidR="004F4839" w:rsidSect="004F4839">
          <w:pgSz w:w="15840" w:h="12240" w:orient="landscape"/>
          <w:pgMar w:top="1440" w:right="1440" w:bottom="1440" w:left="1440" w:header="720" w:footer="720" w:gutter="0"/>
          <w:lnNumType w:countBy="1" w:restart="continuous"/>
          <w:cols w:space="720"/>
          <w:docGrid w:linePitch="326"/>
        </w:sectPr>
      </w:pPr>
    </w:p>
    <w:p w14:paraId="036B4B0D" w14:textId="0F22AE61" w:rsidR="001A2F5E" w:rsidRDefault="00227A7A" w:rsidP="004F4839">
      <w:pPr>
        <w:pStyle w:val="BodyText"/>
      </w:pPr>
      <w:r>
        <w:lastRenderedPageBreak/>
        <w:t xml:space="preserve">All analyses were performed in R version 4.0.2 utilizing the </w:t>
      </w:r>
      <w:proofErr w:type="spellStart"/>
      <w:r>
        <w:rPr>
          <w:rStyle w:val="VerbatimChar"/>
        </w:rPr>
        <w:t>geepack</w:t>
      </w:r>
      <w:proofErr w:type="spellEnd"/>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29]","plainTextFormattedCitation":"[29]","previouslyFormattedCitation":"[29]"},"properties":{"noteIndex":0},"schema":"https://github.com/citation-style-language/schema/raw/master/csl-citation.json"}</w:instrText>
      </w:r>
      <w:r w:rsidR="00074018">
        <w:rPr>
          <w:rStyle w:val="Hyperlink"/>
        </w:rPr>
        <w:fldChar w:fldCharType="separate"/>
      </w:r>
      <w:r w:rsidR="00E849DE" w:rsidRPr="00E849DE">
        <w:rPr>
          <w:rStyle w:val="Hyperlink"/>
          <w:noProof/>
        </w:rPr>
        <w:t>[29]</w:t>
      </w:r>
      <w:r w:rsidR="00074018">
        <w:rPr>
          <w:rStyle w:val="Hyperlink"/>
        </w:rPr>
        <w:fldChar w:fldCharType="end"/>
      </w:r>
      <w:r>
        <w:t xml:space="preserve">, </w:t>
      </w:r>
      <w:proofErr w:type="spellStart"/>
      <w:r>
        <w:rPr>
          <w:rStyle w:val="VerbatimChar"/>
        </w:rPr>
        <w:t>tidyverse</w:t>
      </w:r>
      <w:proofErr w:type="spellEnd"/>
      <w:r w:rsidR="00191405">
        <w:fldChar w:fldCharType="begin"/>
      </w:r>
      <w:r w:rsidR="00191405">
        <w:instrText xml:space="preserve"> HYPERLINK "https://cran.r-project.org/package=tidyverse" \h </w:instrText>
      </w:r>
      <w:r w:rsidR="00191405">
        <w:fldChar w:fldCharType="end"/>
      </w:r>
      <w:r w:rsidR="00D13277">
        <w:rPr>
          <w:rStyle w:val="Hyperlink"/>
        </w:rPr>
        <w:t xml:space="preserve"> </w:t>
      </w:r>
      <w:r w:rsidR="00D13277">
        <w:rPr>
          <w:rStyle w:val="Hyperlink"/>
        </w:rPr>
        <w:fldChar w:fldCharType="begin" w:fldLock="1"/>
      </w:r>
      <w:r w:rsidR="00E849DE">
        <w:rPr>
          <w:rStyle w:val="Hyperlink"/>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0]","plainTextFormattedCitation":"[30]","previouslyFormattedCitation":"[30]"},"properties":{"noteIndex":0},"schema":"https://github.com/citation-style-language/schema/raw/master/csl-citation.json"}</w:instrText>
      </w:r>
      <w:r w:rsidR="00D13277">
        <w:rPr>
          <w:rStyle w:val="Hyperlink"/>
        </w:rPr>
        <w:fldChar w:fldCharType="separate"/>
      </w:r>
      <w:r w:rsidR="00E849DE" w:rsidRPr="00E849DE">
        <w:rPr>
          <w:rStyle w:val="Hyperlink"/>
          <w:noProof/>
        </w:rPr>
        <w:t>[30]</w:t>
      </w:r>
      <w:r w:rsidR="00D13277">
        <w:rPr>
          <w:rStyle w:val="Hyperlink"/>
        </w:rPr>
        <w:fldChar w:fldCharType="end"/>
      </w:r>
      <w:r>
        <w:t xml:space="preserve">, and </w:t>
      </w:r>
      <w:r>
        <w:rPr>
          <w:rStyle w:val="VerbatimChar"/>
        </w:rPr>
        <w:t>ABC</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074018">
        <w:rPr>
          <w:rStyle w:val="Hyperlink"/>
        </w:rPr>
        <w:fldChar w:fldCharType="separate"/>
      </w:r>
      <w:r w:rsidR="00E849DE" w:rsidRPr="00E849DE">
        <w:rPr>
          <w:rStyle w:val="Hyperlink"/>
          <w:noProof/>
        </w:rPr>
        <w:t>[28]</w:t>
      </w:r>
      <w:r w:rsidR="00074018">
        <w:rPr>
          <w:rStyle w:val="Hyperlink"/>
        </w:rPr>
        <w:fldChar w:fldCharType="end"/>
      </w:r>
      <w:r>
        <w:t xml:space="preserve"> packages. All code and </w:t>
      </w:r>
      <w:commentRangeStart w:id="2"/>
      <w:r>
        <w:t xml:space="preserve">derived data files </w:t>
      </w:r>
      <w:commentRangeEnd w:id="2"/>
      <w:r w:rsidR="00816B84">
        <w:rPr>
          <w:rStyle w:val="CommentReference"/>
        </w:rPr>
        <w:commentReference w:id="2"/>
      </w:r>
      <w:r>
        <w:t xml:space="preserve">necessary to reproduce the analysis can be found at </w:t>
      </w:r>
      <w:hyperlink r:id="rId14" w:history="1">
        <w:r w:rsidR="00816B84" w:rsidRPr="00467F2A">
          <w:rPr>
            <w:rStyle w:val="Hyperlink"/>
          </w:rPr>
          <w:t>https://github.com/cmhoove14/SchistoDynAgg</w:t>
        </w:r>
      </w:hyperlink>
      <w:r>
        <w:t>.</w:t>
      </w:r>
    </w:p>
    <w:p w14:paraId="462AEC17" w14:textId="77777777" w:rsidR="001A2F5E" w:rsidRDefault="00227A7A">
      <w:pPr>
        <w:pStyle w:val="Heading1"/>
      </w:pPr>
      <w:bookmarkStart w:id="3" w:name="results"/>
      <w:r>
        <w:t>Results</w:t>
      </w:r>
      <w:bookmarkEnd w:id="3"/>
    </w:p>
    <w:p w14:paraId="4E3EDF74" w14:textId="77777777" w:rsidR="00FD56FE" w:rsidRDefault="00FD56FE" w:rsidP="00FD56FE">
      <w:pPr>
        <w:pStyle w:val="FirstParagraph"/>
      </w:pPr>
      <w:r>
        <w:t xml:space="preserve">There were 93 </w:t>
      </w:r>
      <w:proofErr w:type="spellStart"/>
      <w:r>
        <w:t>shehia</w:t>
      </w:r>
      <w:proofErr w:type="spellEnd"/>
      <w:r>
        <w:t xml:space="preserve">-years in which no individuals had positive egg counts and 16 </w:t>
      </w:r>
      <w:proofErr w:type="spellStart"/>
      <w:r>
        <w:t>shehia</w:t>
      </w:r>
      <w:proofErr w:type="spellEnd"/>
      <w:r>
        <w:t xml:space="preserve">-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on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estimate of </w:t>
      </w:r>
      <m:oMath>
        <m:r>
          <m:rPr>
            <m:scr m:val="double-struck"/>
            <m:sty m:val="p"/>
          </m:rPr>
          <w:rPr>
            <w:rFonts w:ascii="Cambria Math" w:hAnsi="Cambria Math"/>
          </w:rPr>
          <m:t>E(</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m:rPr>
            <m:sty m:val="p"/>
          </m:rPr>
          <w:rPr>
            <w:rFonts w:ascii="Cambria Math" w:hAnsi="Cambria Math"/>
          </w:rPr>
          <m:t>)</m:t>
        </m:r>
      </m:oMath>
      <w:r>
        <w:t xml:space="preserve"> from the fitted GEE. We estimate a median 0.012 (Bootstrapped IQR: 0.01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i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implying a negative relationship betwe</w:t>
      </w:r>
      <w:proofErr w:type="spellStart"/>
      <w:r>
        <w:t>en</w:t>
      </w:r>
      <w:proofErr w:type="spellEnd"/>
      <w:r>
        <w:t xml:space="preserve"> mean 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mong adults (Fig 1B). Egg burden in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m:rPr>
            <m:sty m:val="p"/>
          </m:rP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m:rPr>
            <m:sty m:val="p"/>
          </m:rPr>
          <w:rPr>
            <w:rFonts w:ascii="Cambria Math" w:hAnsi="Cambria Math"/>
          </w:rPr>
          <m:t>=</m:t>
        </m:r>
      </m:oMath>
      <w:r>
        <w:t xml:space="preserve"> 4.65), however. Shehias receiving the MDA+snail control and MDA+behavior change interventions appeared to have a stronger burden-aggregation relationship (larger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Fig 1B). An additional GEE model including main effec</w:t>
      </w:r>
      <w:proofErr w:type="spellStart"/>
      <w:r>
        <w:t>ts</w:t>
      </w:r>
      <w:proofErr w:type="spellEnd"/>
      <w:r>
        <w:t xml:space="preserve">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MDA+behavioral change interventions (</w:t>
      </w:r>
      <m:oMath>
        <m:r>
          <w:rPr>
            <w:rFonts w:ascii="Cambria Math" w:hAnsi="Cambria Math"/>
          </w:rPr>
          <m:t>p</m:t>
        </m:r>
        <m:r>
          <m:rPr>
            <m:sty m:val="p"/>
          </m:rPr>
          <w:rPr>
            <w:rFonts w:ascii="Cambria Math" w:hAnsi="Cambria Math"/>
          </w:rPr>
          <m:t>=</m:t>
        </m:r>
      </m:oMath>
      <w:r>
        <w:t xml:space="preserve"> 0.01 and </w:t>
      </w:r>
      <m:oMath>
        <m:r>
          <w:rPr>
            <w:rFonts w:ascii="Cambria Math" w:hAnsi="Cambria Math"/>
          </w:rPr>
          <m:t>p</m:t>
        </m:r>
        <m:r>
          <m:rPr>
            <m:sty m:val="p"/>
          </m:rPr>
          <w:rPr>
            <w:rFonts w:ascii="Cambria Math" w:hAnsi="Cambria Math"/>
          </w:rPr>
          <m:t>=</m:t>
        </m:r>
      </m:oMath>
      <w:r>
        <w:t xml:space="preserve"> 0.016, respectively).</w:t>
      </w:r>
    </w:p>
    <w:p w14:paraId="3A1436DC" w14:textId="460FB586" w:rsidR="001A2F5E" w:rsidRDefault="00DE0524">
      <w:pPr>
        <w:pStyle w:val="Figure"/>
        <w:jc w:val="center"/>
      </w:pPr>
      <w:r>
        <w:rPr>
          <w:noProof/>
        </w:rPr>
        <w:lastRenderedPageBreak/>
        <w:drawing>
          <wp:inline distT="0" distB="0" distL="0" distR="0" wp14:anchorId="63B3A9E6" wp14:editId="07A894E1">
            <wp:extent cx="5943600" cy="59436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896054" w14:textId="6910DEF2" w:rsidR="001A2F5E" w:rsidRDefault="00227A7A">
      <w:pPr>
        <w:pStyle w:val="ImageCaption"/>
      </w:pPr>
      <w:r>
        <w:t xml:space="preserve">Figure </w:t>
      </w:r>
      <w:bookmarkStart w:id="4" w:name="fig1_out"/>
      <w:r>
        <w:fldChar w:fldCharType="begin"/>
      </w:r>
      <w:r>
        <w:instrText>SEQ fig \* Arabic</w:instrText>
      </w:r>
      <w:r>
        <w:fldChar w:fldCharType="separate"/>
      </w:r>
      <w:r>
        <w:rPr>
          <w:noProof/>
        </w:rPr>
        <w:t>1</w:t>
      </w:r>
      <w:r>
        <w:fldChar w:fldCharType="end"/>
      </w:r>
      <w:bookmarkEnd w:id="4"/>
      <w:r>
        <w:t xml:space="preserve">: Relationship between community egg burden and </w:t>
      </w:r>
      <w:r w:rsidR="00D51133">
        <w:t>aggregation</w:t>
      </w:r>
      <w:r>
        <w:t xml:space="preserve">.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standard error of </w:t>
      </w:r>
      <m:oMath>
        <m:sSub>
          <m:sSubPr>
            <m:ctrlPr>
              <w:rPr>
                <w:rFonts w:ascii="Cambria Math" w:hAnsi="Cambria Math"/>
              </w:rPr>
            </m:ctrlPr>
          </m:sSubPr>
          <m:e>
            <m:r>
              <w:rPr>
                <w:rFonts w:ascii="Cambria Math" w:hAnsi="Cambria Math"/>
              </w:rPr>
              <m:t>α</m:t>
            </m:r>
          </m:e>
          <m:sub>
            <m:r>
              <w:rPr>
                <w:rFonts w:ascii="Cambria Math" w:hAnsi="Cambria Math"/>
              </w:rPr>
              <m:t>st</m:t>
            </m:r>
          </m:sub>
        </m:sSub>
      </m:oMath>
      <w:r>
        <w:t>. Points are also symbolized according to their assigned intervention group</w:t>
      </w:r>
      <w:r w:rsidR="00806F5D" w:rsidRPr="00806F5D">
        <w:t>—</w:t>
      </w:r>
      <w:r>
        <w:t>MDA only (</w:t>
      </w:r>
      <w:r w:rsidR="00B553D5">
        <w:rPr>
          <w:rFonts w:ascii="Garamond" w:hAnsi="Garamond"/>
        </w:rPr>
        <w:t>▲</w:t>
      </w:r>
      <w:r>
        <w:t xml:space="preserve">), </w:t>
      </w:r>
      <w:proofErr w:type="spellStart"/>
      <w:r>
        <w:t>MDA+snail</w:t>
      </w:r>
      <w:proofErr w:type="spellEnd"/>
      <w:r>
        <w:t xml:space="preserve"> control (</w:t>
      </w:r>
      <w:r w:rsidR="00B553D5">
        <w:rPr>
          <w:rFonts w:ascii="Garamond" w:hAnsi="Garamond"/>
        </w:rPr>
        <w:t>♦</w:t>
      </w:r>
      <w:r>
        <w:t xml:space="preserve">), or </w:t>
      </w:r>
      <w:proofErr w:type="spellStart"/>
      <w:r>
        <w:t>MDA+behavioral</w:t>
      </w:r>
      <w:proofErr w:type="spellEnd"/>
      <w:r>
        <w:t xml:space="preserve"> intervention (</w:t>
      </w:r>
      <w:r w:rsidR="00B553D5">
        <w:rPr>
          <w:rFonts w:ascii="Garamond" w:hAnsi="Garamond"/>
        </w:rPr>
        <w:t>■</w:t>
      </w:r>
      <w:r>
        <w:t>)</w:t>
      </w:r>
      <w:r w:rsidR="00806F5D" w:rsidRPr="00806F5D">
        <w:t>—</w:t>
      </w:r>
      <w:r>
        <w:t xml:space="preserve">and the island of the </w:t>
      </w:r>
      <w:proofErr w:type="spellStart"/>
      <w:r>
        <w:t>shehia</w:t>
      </w:r>
      <w:proofErr w:type="spellEnd"/>
      <w:r>
        <w:t xml:space="preserve">.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the change in aggregation for an interquartile range increase in community egg burden stratified by population, treatment group, and island. The black point and error bars correspond to the unstratified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w:t>
      </w:r>
      <w:r w:rsidR="00DE0524">
        <w:t>10,</w:t>
      </w:r>
      <w:r>
        <w:t>000 bootstrapped samples.</w:t>
      </w:r>
    </w:p>
    <w:p w14:paraId="15413828" w14:textId="6790CE99" w:rsidR="001A2F5E" w:rsidRDefault="00CE4BD4">
      <w:pPr>
        <w:pStyle w:val="Figure"/>
        <w:jc w:val="center"/>
      </w:pPr>
      <w:r>
        <w:rPr>
          <w:noProof/>
        </w:rPr>
        <w:lastRenderedPageBreak/>
        <w:drawing>
          <wp:inline distT="0" distB="0" distL="0" distR="0" wp14:anchorId="3952A54A" wp14:editId="06BBABDA">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D065AC6" w14:textId="104CB2A9" w:rsidR="004C18F7" w:rsidRDefault="00227A7A" w:rsidP="004C18F7">
      <w:pPr>
        <w:pStyle w:val="ImageCaption"/>
      </w:pPr>
      <w:r>
        <w:t xml:space="preserve">Figure </w:t>
      </w:r>
      <w:bookmarkStart w:id="5" w:name="Fig2"/>
      <w:r>
        <w:fldChar w:fldCharType="begin"/>
      </w:r>
      <w:r>
        <w:instrText>SEQ fig \* Arabic</w:instrText>
      </w:r>
      <w:r>
        <w:fldChar w:fldCharType="separate"/>
      </w:r>
      <w:r>
        <w:rPr>
          <w:noProof/>
        </w:rPr>
        <w:t>2</w:t>
      </w:r>
      <w:r>
        <w:fldChar w:fldCharType="end"/>
      </w:r>
      <w:bookmarkEnd w:id="5"/>
      <w:r>
        <w:t xml:space="preserve">: </w:t>
      </w:r>
      <w:r w:rsidR="004C18F7">
        <w:t>Comparison of observed summary statistics to th</w:t>
      </w:r>
      <w:r w:rsidR="00300289">
        <w:t>e median summary statistics</w:t>
      </w:r>
      <w:r w:rsidR="004C18F7">
        <w:t xml:space="preserve"> generated from </w:t>
      </w:r>
      <w:r w:rsidR="00300289">
        <w:t xml:space="preserve">1,000 simulated datasets derived from the ABC </w:t>
      </w:r>
      <w:r w:rsidR="004C18F7">
        <w:t xml:space="preserve">posterior </w:t>
      </w:r>
      <w:r w:rsidR="00300289">
        <w:t>distributions</w:t>
      </w:r>
      <w:r w:rsidR="004C18F7">
        <w:t xml:space="preserve"> for every </w:t>
      </w:r>
      <w:proofErr w:type="spellStart"/>
      <w:r w:rsidR="004C18F7">
        <w:t>shehia</w:t>
      </w:r>
      <w:proofErr w:type="spellEnd"/>
      <w:r w:rsidR="004C18F7">
        <w:t>-year. Colors</w:t>
      </w:r>
      <w:r w:rsidR="00300289">
        <w:t xml:space="preserve"> and right-hand facet labels</w:t>
      </w:r>
      <w:r w:rsidR="004C18F7">
        <w:t xml:space="preserve"> indicate the data generating Case and the 1:1 line implying perfect agreement between observed and generated data is shown. </w:t>
      </w:r>
      <w:r w:rsidR="00300289">
        <w:t>Posterior predictions from the mechanistic Case 3 data-generating mechanism (row 3, purple) were found to better reproduce the observed data</w:t>
      </w:r>
      <w:r w:rsidR="00A3021D">
        <w:t>, particularly the adjusted prevalence measure</w:t>
      </w:r>
      <w:r w:rsidR="00135833">
        <w:t xml:space="preserve"> (see annotated means of mean-squared errors across all </w:t>
      </w:r>
      <w:proofErr w:type="spellStart"/>
      <w:r w:rsidR="00135833">
        <w:t>shehia</w:t>
      </w:r>
      <w:proofErr w:type="spellEnd"/>
      <w:r w:rsidR="00135833">
        <w:t>-years)</w:t>
      </w:r>
      <w:r w:rsidR="00300289">
        <w:t>.</w:t>
      </w:r>
    </w:p>
    <w:p w14:paraId="2512E6EA" w14:textId="37D52F27" w:rsidR="00A347FD" w:rsidRDefault="00A347FD">
      <w:pPr>
        <w:pStyle w:val="ImageCaption"/>
      </w:pPr>
    </w:p>
    <w:p w14:paraId="4038F118" w14:textId="332CAA1E" w:rsidR="00A347FD" w:rsidRDefault="00FD56FE" w:rsidP="00FD56FE">
      <w:pPr>
        <w:pStyle w:val="BodyText"/>
      </w:pPr>
      <w:r>
        <w:t xml:space="preserve">Examination of the Bayes factors comparing the posterior probabilities of each Case shows that the mechanistic Case 3 performs better than the canonical Case 1 (mean Bayes factor = 1.97, range 0-12.78), while Case 2 (mean Bayes factor = 0.89, range 0.07-5.98), and the hybrid Case 4 (mean Bayes factor = 0.97, range 0-6.9) generally performed worse than Case 1. Superior performance of Case 3 was further confirmed by examination of the mean squared errors between the generated </w:t>
      </w:r>
      <w:r>
        <w:lastRenderedPageBreak/>
        <w:t>and observed data, with Case 3 generated data resulting in the lowest MSE across all three summary statistics (Fig 2).</w:t>
      </w:r>
    </w:p>
    <w:p w14:paraId="6F36182C" w14:textId="77777777" w:rsidR="00733789" w:rsidRDefault="00FD56FE" w:rsidP="00FD56FE">
      <w:pPr>
        <w:pStyle w:val="BodyText"/>
      </w:pPr>
      <w:r>
        <w:t xml:space="preserve">Case 1 and 3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m:t>
            </m:r>
          </m:sub>
        </m:sSub>
        <m:r>
          <w:rPr>
            <w:rFonts w:ascii="Cambria Math" w:hAnsi="Cambria Math"/>
          </w:rPr>
          <m:t>t</m:t>
        </m:r>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with decreasing measures of burden (Fig 1 and Fig 3a a</w:t>
      </w:r>
      <w:proofErr w:type="spellStart"/>
      <w:r>
        <w:t>nd</w:t>
      </w:r>
      <w:proofErr w:type="spellEnd"/>
      <w:r>
        <w:t xml:space="preserve"> 3c). However, Case 2 and Case 4 estimates showed the opposite effect of decreasing aggregation with decreasing worm burden (Fig 3b and 3d), though it should be noted that these two data-generating cases performed </w:t>
      </w:r>
      <w:r w:rsidR="00733789">
        <w:t>poorly</w:t>
      </w:r>
      <w:r>
        <w:t xml:space="preserve"> both in terms of </w:t>
      </w:r>
      <w:r w:rsidR="00733789">
        <w:t xml:space="preserve">the </w:t>
      </w:r>
      <w:r>
        <w:t>MSE of the summary statistics and the Bayes factor.</w:t>
      </w:r>
      <w:r w:rsidR="00733789">
        <w:t xml:space="preserve"> </w:t>
      </w:r>
    </w:p>
    <w:p w14:paraId="6173ED2F" w14:textId="686AEA25" w:rsidR="00733789" w:rsidRDefault="00733789" w:rsidP="00FD56FE">
      <w:pPr>
        <w:pStyle w:val="BodyText"/>
      </w:pPr>
      <w:r>
        <w:t xml:space="preserve">This poor performance of Case 2 and 4 prompted further comparisons of Cases 1 and 3. Figure 4 shows that Case 3 estimates of the aggregation parameter were nearly identical to those from Case 1 estimation at high community egg </w:t>
      </w:r>
      <w:proofErr w:type="gramStart"/>
      <w:r>
        <w:t>burdens, but</w:t>
      </w:r>
      <w:proofErr w:type="gramEnd"/>
      <w:r>
        <w:t xml:space="preserve"> diverged at lower burdens. In particular, Case 3 estimates of the aggregation parameter were much lower than those of Case 1. </w:t>
      </w:r>
    </w:p>
    <w:p w14:paraId="1CF2B3E4" w14:textId="67FF14A6" w:rsidR="001A2F5E" w:rsidRDefault="00A347FD">
      <w:pPr>
        <w:pStyle w:val="Figure"/>
        <w:jc w:val="center"/>
      </w:pPr>
      <w:r>
        <w:rPr>
          <w:noProof/>
        </w:rPr>
        <w:lastRenderedPageBreak/>
        <w:drawing>
          <wp:inline distT="0" distB="0" distL="0" distR="0" wp14:anchorId="3FC805B6" wp14:editId="11F6356A">
            <wp:extent cx="5943600" cy="594360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5EBE0CF" w14:textId="5F9D992A" w:rsidR="001A2F5E" w:rsidRDefault="00227A7A">
      <w:pPr>
        <w:pStyle w:val="ImageCaption"/>
      </w:pPr>
      <w:r>
        <w:t xml:space="preserve">Figure </w:t>
      </w:r>
      <w:bookmarkStart w:id="6" w:name="Fig3"/>
      <w:r>
        <w:fldChar w:fldCharType="begin"/>
      </w:r>
      <w:r>
        <w:instrText>SEQ fig \* Arabic</w:instrText>
      </w:r>
      <w:r>
        <w:fldChar w:fldCharType="separate"/>
      </w:r>
      <w:r>
        <w:rPr>
          <w:noProof/>
        </w:rPr>
        <w:t>3</w:t>
      </w:r>
      <w:r>
        <w:fldChar w:fldCharType="end"/>
      </w:r>
      <w:bookmarkEnd w:id="6"/>
      <w:r>
        <w:t xml:space="preserve">: </w:t>
      </w:r>
      <w:r w:rsidR="00E87409" w:rsidRPr="00E87409">
        <w:t xml:space="preserve">Summary of approximate Bayesian computation estimates of community worm </w:t>
      </w:r>
      <w:r w:rsidR="00E87409">
        <w:t>burden (</w:t>
      </w:r>
      <m:oMath>
        <m:sSub>
          <m:sSubPr>
            <m:ctrlPr>
              <w:rPr>
                <w:rFonts w:ascii="Cambria Math" w:hAnsi="Cambria Math"/>
                <w:i/>
              </w:rPr>
            </m:ctrlPr>
          </m:sSubPr>
          <m:e>
            <m:r>
              <w:rPr>
                <w:rFonts w:ascii="Cambria Math" w:hAnsi="Cambria Math"/>
              </w:rPr>
              <m:t>W</m:t>
            </m:r>
          </m:e>
          <m:sub>
            <m:r>
              <w:rPr>
                <w:rFonts w:ascii="Cambria Math" w:hAnsi="Cambria Math"/>
              </w:rPr>
              <m:t>st</m:t>
            </m:r>
          </m:sub>
        </m:sSub>
      </m:oMath>
      <w:r w:rsidR="00E87409">
        <w:t>) and aggregation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w:rPr>
                <w:rFonts w:ascii="Cambria Math" w:hAnsi="Cambria Math"/>
              </w:rPr>
              <m:t>W</m:t>
            </m:r>
          </m:sup>
        </m:sSubSup>
      </m:oMath>
      <w:r w:rsidR="00E87409">
        <w:t xml:space="preserve">) for </w:t>
      </w:r>
      <w:r w:rsidR="00E87409" w:rsidRPr="00E87409">
        <w:t xml:space="preserve">Case 1 (Together, </w:t>
      </w:r>
      <w:r w:rsidR="00E87409">
        <w:t>A</w:t>
      </w:r>
      <w:r w:rsidR="00E87409" w:rsidRPr="00E87409">
        <w:t xml:space="preserve">), Case 2 (Separate, </w:t>
      </w:r>
      <w:r w:rsidR="00E87409">
        <w:t>B</w:t>
      </w:r>
      <w:r w:rsidR="00E87409" w:rsidRPr="00E87409">
        <w:t>), Case 3 (</w:t>
      </w:r>
      <w:r w:rsidR="00E87409">
        <w:t>Mechanistic</w:t>
      </w:r>
      <w:r w:rsidR="00E87409" w:rsidRPr="00E87409">
        <w:t xml:space="preserve">, </w:t>
      </w:r>
      <w:r w:rsidR="00E87409">
        <w:t>C</w:t>
      </w:r>
      <w:r w:rsidR="00E87409" w:rsidRPr="00E87409">
        <w:t>)</w:t>
      </w:r>
      <w:r w:rsidR="00E87409">
        <w:t>, and Case 4 (Hybrid, D)</w:t>
      </w:r>
      <w:r w:rsidR="00E87409" w:rsidRPr="00E87409">
        <w:t xml:space="preserve">. </w:t>
      </w:r>
      <w:r w:rsidR="00E87409">
        <w:t xml:space="preserve">Dashed lines depict the marginal estimates of the fitted GEE for each Case: </w:t>
      </w:r>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m:rPr>
                    <m:sty m:val="p"/>
                  </m:rPr>
                  <w:rPr>
                    <w:rFonts w:ascii="Cambria Math" w:hAnsi="Cambria Math"/>
                  </w:rPr>
                  <m:t>W</m:t>
                </m:r>
              </m:e>
              <m:sub>
                <m:r>
                  <m:rPr>
                    <m:scr m:val="script"/>
                    <m:sty m:val="p"/>
                  </m:rPr>
                  <w:rPr>
                    <w:rFonts w:ascii="Cambria Math" w:hAnsi="Cambria Math"/>
                  </w:rPr>
                  <m:t>D</m:t>
                </m:r>
              </m:sub>
            </m:sSub>
          </m:sup>
        </m:sSubSup>
        <m:r>
          <w:rPr>
            <w:rFonts w:ascii="Cambria Math" w:hAnsi="Cambria Math"/>
          </w:rPr>
          <m:t>|</m:t>
        </m:r>
        <m:sSubSup>
          <m:sSubSupPr>
            <m:ctrlPr>
              <w:rPr>
                <w:rFonts w:ascii="Cambria Math" w:hAnsi="Cambria Math"/>
              </w:rPr>
            </m:ctrlPr>
          </m:sSubSupPr>
          <m:e>
            <m:r>
              <m:rPr>
                <m:sty m:val="p"/>
              </m:rPr>
              <w:rPr>
                <w:rFonts w:ascii="Cambria Math" w:hAnsi="Cambria Math"/>
              </w:rPr>
              <m:t>W</m:t>
            </m:r>
          </m:e>
          <m:sub>
            <m:r>
              <w:rPr>
                <w:rFonts w:ascii="Cambria Math" w:hAnsi="Cambria Math"/>
              </w:rPr>
              <m:t>st</m:t>
            </m:r>
            <m:ctrlPr>
              <w:rPr>
                <w:rFonts w:ascii="Cambria Math" w:hAnsi="Cambria Math"/>
                <w:i/>
              </w:rPr>
            </m:ctrlPr>
          </m:sub>
          <m:sup>
            <m:r>
              <m:rPr>
                <m:scr m:val="script"/>
                <m:sty m:val="p"/>
              </m:rPr>
              <w:rPr>
                <w:rFonts w:ascii="Cambria Math" w:hAnsi="Cambria Math"/>
              </w:rPr>
              <m:t>D</m:t>
            </m:r>
          </m:sup>
        </m:sSubSup>
        <m:r>
          <w:rPr>
            <w:rFonts w:ascii="Cambria Math" w:hAnsi="Cambria Math"/>
          </w:rPr>
          <m:t>)</m:t>
        </m:r>
      </m:oMath>
      <w:r w:rsidR="00E87409">
        <w:rPr>
          <w:rFonts w:eastAsiaTheme="minorEastAsia"/>
        </w:rPr>
        <w:t xml:space="preserve">. </w:t>
      </w:r>
      <w:r w:rsidR="00E87409">
        <w:t>Axes are log transformed to aid visualization.</w:t>
      </w:r>
    </w:p>
    <w:p w14:paraId="0403FAAF" w14:textId="417F76AA" w:rsidR="00A347FD" w:rsidRDefault="00A347FD">
      <w:pPr>
        <w:pStyle w:val="BodyText"/>
      </w:pPr>
    </w:p>
    <w:p w14:paraId="7AC73FD1" w14:textId="77777777" w:rsidR="00733789" w:rsidRDefault="00733789" w:rsidP="00733789">
      <w:pPr>
        <w:pStyle w:val="BodyText"/>
        <w:jc w:val="center"/>
      </w:pPr>
      <w:r>
        <w:rPr>
          <w:noProof/>
        </w:rPr>
        <w:lastRenderedPageBreak/>
        <w:drawing>
          <wp:inline distT="0" distB="0" distL="0" distR="0" wp14:anchorId="11226F87" wp14:editId="0759E113">
            <wp:extent cx="3158067" cy="3158067"/>
            <wp:effectExtent l="0" t="0" r="4445" b="444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2289" cy="3162289"/>
                    </a:xfrm>
                    <a:prstGeom prst="rect">
                      <a:avLst/>
                    </a:prstGeom>
                  </pic:spPr>
                </pic:pic>
              </a:graphicData>
            </a:graphic>
          </wp:inline>
        </w:drawing>
      </w:r>
    </w:p>
    <w:p w14:paraId="48E8416B" w14:textId="77777777" w:rsidR="00733789" w:rsidRDefault="00733789" w:rsidP="00733789">
      <w:pPr>
        <w:pStyle w:val="BodyText"/>
      </w:pPr>
      <w:r w:rsidRPr="00C341BE">
        <w:rPr>
          <w:sz w:val="20"/>
          <w:szCs w:val="20"/>
        </w:rPr>
        <w:t xml:space="preserve">Figure </w:t>
      </w:r>
      <w:r>
        <w:rPr>
          <w:sz w:val="20"/>
          <w:szCs w:val="20"/>
        </w:rPr>
        <w:t>4</w:t>
      </w:r>
      <w:r w:rsidRPr="00C341BE">
        <w:rPr>
          <w:sz w:val="20"/>
          <w:szCs w:val="20"/>
        </w:rPr>
        <w:t xml:space="preserve">: </w:t>
      </w:r>
      <w:r>
        <w:rPr>
          <w:sz w:val="20"/>
          <w:szCs w:val="20"/>
        </w:rPr>
        <w:t xml:space="preserve">Difference between Case 3 and Case 1 aggregation estimates across mean community egg burdens. At low infection intensities, canonical Case 1 estimates tend to predict higher values of </w:t>
      </w:r>
      <m:oMath>
        <m:r>
          <w:rPr>
            <w:rFonts w:ascii="Cambria Math" w:hAnsi="Cambria Math"/>
            <w:sz w:val="20"/>
            <w:szCs w:val="20"/>
          </w:rPr>
          <m:t>κ</m:t>
        </m:r>
      </m:oMath>
      <w:r>
        <w:rPr>
          <w:rFonts w:eastAsiaTheme="minorEastAsia"/>
          <w:sz w:val="20"/>
          <w:szCs w:val="20"/>
        </w:rPr>
        <w:t>, implying lower aggregation and higher mating probability, than mechanistic Case 3 estimates.</w:t>
      </w:r>
    </w:p>
    <w:p w14:paraId="51F81E1D" w14:textId="77777777" w:rsidR="00733789" w:rsidRDefault="00733789">
      <w:pPr>
        <w:pStyle w:val="BodyText"/>
      </w:pPr>
    </w:p>
    <w:p w14:paraId="65CEAD99" w14:textId="0BFE8954" w:rsidR="00A347FD" w:rsidRDefault="00A347FD">
      <w:pPr>
        <w:pStyle w:val="BodyText"/>
      </w:pPr>
      <w:r>
        <w:rPr>
          <w:noProof/>
        </w:rPr>
        <w:lastRenderedPageBreak/>
        <w:drawing>
          <wp:inline distT="0" distB="0" distL="0" distR="0" wp14:anchorId="772592DB" wp14:editId="60CCCE65">
            <wp:extent cx="5943600" cy="59436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F5DCFE2" w14:textId="7AC60F90" w:rsidR="00C341BE" w:rsidRDefault="00A347FD" w:rsidP="00A347FD">
      <w:pPr>
        <w:pStyle w:val="BodyText"/>
        <w:rPr>
          <w:sz w:val="20"/>
          <w:szCs w:val="20"/>
        </w:rPr>
      </w:pPr>
      <w:r w:rsidRPr="00C341BE">
        <w:rPr>
          <w:sz w:val="20"/>
          <w:szCs w:val="20"/>
        </w:rPr>
        <w:t xml:space="preserve">Figure </w:t>
      </w:r>
      <w:r w:rsidR="00733789">
        <w:rPr>
          <w:sz w:val="20"/>
          <w:szCs w:val="20"/>
        </w:rPr>
        <w:t>5</w:t>
      </w:r>
      <w:r w:rsidRPr="00C341BE">
        <w:rPr>
          <w:sz w:val="20"/>
          <w:szCs w:val="20"/>
        </w:rPr>
        <w:t xml:space="preserve">: </w:t>
      </w:r>
      <w:r w:rsidR="00C341BE" w:rsidRPr="00C341BE">
        <w:rPr>
          <w:sz w:val="20"/>
          <w:szCs w:val="20"/>
        </w:rPr>
        <w:t xml:space="preserve">Comparison of </w:t>
      </w:r>
      <w:r w:rsidR="00C341BE">
        <w:rPr>
          <w:sz w:val="20"/>
          <w:szCs w:val="20"/>
        </w:rPr>
        <w:t>mating probabilities derived analytically and from ABC posterior distributions</w:t>
      </w:r>
      <w:r w:rsidR="00C341BE" w:rsidRPr="00C341BE">
        <w:rPr>
          <w:sz w:val="20"/>
          <w:szCs w:val="20"/>
        </w:rPr>
        <w:t xml:space="preserve">. </w:t>
      </w:r>
      <w:r w:rsidR="00C341BE">
        <w:rPr>
          <w:sz w:val="20"/>
          <w:szCs w:val="20"/>
        </w:rPr>
        <w:t xml:space="preserve">Points depict the median mating probability </w:t>
      </w:r>
      <w:r w:rsidR="00D874B5">
        <w:rPr>
          <w:sz w:val="20"/>
          <w:szCs w:val="20"/>
        </w:rPr>
        <w:t>across the</w:t>
      </w:r>
      <w:r w:rsidR="00C341BE">
        <w:rPr>
          <w:sz w:val="20"/>
          <w:szCs w:val="20"/>
        </w:rPr>
        <w:t xml:space="preserve"> median community worm burden </w:t>
      </w:r>
      <w:r w:rsidR="00D874B5">
        <w:rPr>
          <w:sz w:val="20"/>
          <w:szCs w:val="20"/>
        </w:rPr>
        <w:t xml:space="preserve">from data generated for every </w:t>
      </w:r>
      <w:proofErr w:type="spellStart"/>
      <w:r w:rsidR="00D874B5">
        <w:rPr>
          <w:sz w:val="20"/>
          <w:szCs w:val="20"/>
        </w:rPr>
        <w:t>shehia</w:t>
      </w:r>
      <w:proofErr w:type="spellEnd"/>
      <w:r w:rsidR="00D874B5">
        <w:rPr>
          <w:sz w:val="20"/>
          <w:szCs w:val="20"/>
        </w:rPr>
        <w:t xml:space="preserve">-year and Case from ABC posterior distributions. </w:t>
      </w:r>
      <w:r w:rsidR="00C341BE">
        <w:rPr>
          <w:sz w:val="20"/>
          <w:szCs w:val="20"/>
        </w:rPr>
        <w:t xml:space="preserve">Solid lines depict </w:t>
      </w:r>
      <w:r w:rsidR="00D874B5">
        <w:rPr>
          <w:sz w:val="20"/>
          <w:szCs w:val="20"/>
        </w:rPr>
        <w:t>analytical estimates of the</w:t>
      </w:r>
      <w:r w:rsidR="00C341BE">
        <w:rPr>
          <w:sz w:val="20"/>
          <w:szCs w:val="20"/>
        </w:rPr>
        <w:t xml:space="preserve"> mating probability assuming constant aggregation parameter, </w:t>
      </w:r>
      <m:oMath>
        <m:r>
          <w:rPr>
            <w:rFonts w:ascii="Cambria Math" w:hAnsi="Cambria Math"/>
            <w:sz w:val="20"/>
            <w:szCs w:val="20"/>
          </w:rPr>
          <m:t>κ</m:t>
        </m:r>
      </m:oMath>
      <w:r w:rsidR="00C341BE">
        <w:rPr>
          <w:rFonts w:eastAsiaTheme="minorEastAsia"/>
          <w:sz w:val="20"/>
          <w:szCs w:val="20"/>
        </w:rPr>
        <w:t xml:space="preserve">, equal to the median across all </w:t>
      </w:r>
      <w:proofErr w:type="spellStart"/>
      <w:r w:rsidR="00C341BE">
        <w:rPr>
          <w:rFonts w:eastAsiaTheme="minorEastAsia"/>
          <w:sz w:val="20"/>
          <w:szCs w:val="20"/>
        </w:rPr>
        <w:t>shehia</w:t>
      </w:r>
      <w:proofErr w:type="spellEnd"/>
      <w:r w:rsidR="00C341BE">
        <w:rPr>
          <w:rFonts w:eastAsiaTheme="minorEastAsia"/>
          <w:sz w:val="20"/>
          <w:szCs w:val="20"/>
        </w:rPr>
        <w:t xml:space="preserve">-year observations. </w:t>
      </w:r>
      <w:r w:rsidR="00D874B5">
        <w:rPr>
          <w:rFonts w:eastAsiaTheme="minorEastAsia"/>
          <w:sz w:val="20"/>
          <w:szCs w:val="20"/>
        </w:rPr>
        <w:t>Dotted lines depict analytical estimates of the mating probability assuming aggregation changes as a function of burden according to the fitted egg burden GEE, and dashed lines</w:t>
      </w:r>
      <w:r w:rsidR="00D874B5" w:rsidRPr="00D874B5">
        <w:rPr>
          <w:rFonts w:eastAsiaTheme="minorEastAsia"/>
          <w:sz w:val="20"/>
          <w:szCs w:val="20"/>
        </w:rPr>
        <w:t xml:space="preserve"> </w:t>
      </w:r>
      <w:r w:rsidR="00D874B5">
        <w:rPr>
          <w:rFonts w:eastAsiaTheme="minorEastAsia"/>
          <w:sz w:val="20"/>
          <w:szCs w:val="20"/>
        </w:rPr>
        <w:t xml:space="preserve">depict analytical estimates of the mating probability assuming aggregation changes as a function of worm burden </w:t>
      </w:r>
      <w:proofErr w:type="gramStart"/>
      <w:r w:rsidR="00D874B5">
        <w:rPr>
          <w:rFonts w:eastAsiaTheme="minorEastAsia"/>
          <w:sz w:val="20"/>
          <w:szCs w:val="20"/>
        </w:rPr>
        <w:t>according</w:t>
      </w:r>
      <w:proofErr w:type="gramEnd"/>
      <w:r w:rsidR="00D874B5">
        <w:rPr>
          <w:rFonts w:eastAsiaTheme="minorEastAsia"/>
          <w:sz w:val="20"/>
          <w:szCs w:val="20"/>
        </w:rPr>
        <w:t xml:space="preserve"> the fitted worm burden GEE for each case (shown in Figure 3). Note that Case 2 analytical mating probability estimates are derived according to the Case 2 (distributed separately) mating probability function from [</w:t>
      </w:r>
      <w:r w:rsidR="00D874B5" w:rsidRPr="00D874B5">
        <w:rPr>
          <w:rFonts w:eastAsiaTheme="minorEastAsia"/>
          <w:sz w:val="20"/>
          <w:szCs w:val="20"/>
          <w:highlight w:val="yellow"/>
        </w:rPr>
        <w:t>CITE Anderson</w:t>
      </w:r>
      <w:r w:rsidR="00D874B5">
        <w:rPr>
          <w:rFonts w:eastAsiaTheme="minorEastAsia"/>
          <w:sz w:val="20"/>
          <w:szCs w:val="20"/>
        </w:rPr>
        <w:t xml:space="preserve">], while all others are derived for the canonical Case (distributed together) mating probability function. </w:t>
      </w:r>
    </w:p>
    <w:p w14:paraId="6D485BC5" w14:textId="6A0B4517" w:rsidR="00FD56FE" w:rsidRDefault="00FD56FE" w:rsidP="00FD56FE">
      <w:pPr>
        <w:pStyle w:val="BodyText"/>
      </w:pPr>
      <w:bookmarkStart w:id="7" w:name="discussion"/>
      <w:r>
        <w:t xml:space="preserve">Figure </w:t>
      </w:r>
      <w:r w:rsidR="00733789">
        <w:t>5</w:t>
      </w:r>
      <w:r>
        <w:t xml:space="preserve"> shows the mating probability produced from the posterior distributions of all four data-generating cases. These estimates are also compared to analytic predictions of the mating </w:t>
      </w:r>
      <w:r>
        <w:lastRenderedPageBreak/>
        <w:t xml:space="preserve">probability for both static aggregation (Fig </w:t>
      </w:r>
      <w:r w:rsidR="00733789">
        <w:t>5</w:t>
      </w:r>
      <w:r>
        <w:t xml:space="preserve"> solid lines) and dynamic aggregation (</w:t>
      </w:r>
      <m:oMath>
        <m:r>
          <w:rPr>
            <w:rFonts w:ascii="Cambria Math" w:hAnsi="Cambria Math"/>
          </w:rPr>
          <m:t>κ</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oMath>
      <w:r>
        <w:t xml:space="preserve">, </w:t>
      </w:r>
      <m:oMath>
        <m:r>
          <w:rPr>
            <w:rFonts w:ascii="Cambria Math" w:hAnsi="Cambria Math"/>
          </w:rPr>
          <m:t>κ</m:t>
        </m:r>
        <m:r>
          <m:rPr>
            <m:sty m:val="p"/>
          </m:rPr>
          <w:rPr>
            <w:rFonts w:ascii="Cambria Math" w:hAnsi="Cambria Math"/>
          </w:rPr>
          <m:t>=</m:t>
        </m:r>
        <m:r>
          <w:rPr>
            <w:rFonts w:ascii="Cambria Math" w:hAnsi="Cambria Math"/>
          </w:rPr>
          <m:t>f</m:t>
        </m:r>
        <m:r>
          <m:rPr>
            <m:scr m:val="script"/>
            <m:sty m:val="p"/>
          </m:rPr>
          <w:rPr>
            <w:rFonts w:ascii="Cambria Math" w:hAnsi="Cambria Math"/>
          </w:rPr>
          <m:t>(E)</m:t>
        </m:r>
      </m:oMath>
      <w:r>
        <w:t xml:space="preserve">, Fig 4 dashed and dotted lines, respectively). These analytic predictions generally align well with Case 1 and Case 3 </w:t>
      </w:r>
      <w:proofErr w:type="gramStart"/>
      <w:r>
        <w:t>estimates, but</w:t>
      </w:r>
      <w:proofErr w:type="gramEnd"/>
      <w:r>
        <w:t xml:space="preserve"> do frequently underestimate the mating probability at low worm burdens.</w:t>
      </w:r>
    </w:p>
    <w:p w14:paraId="07075BAE" w14:textId="77777777" w:rsidR="001A2F5E" w:rsidRDefault="00227A7A">
      <w:pPr>
        <w:pStyle w:val="Heading1"/>
      </w:pPr>
      <w:r>
        <w:t>Discussion</w:t>
      </w:r>
      <w:bookmarkEnd w:id="7"/>
    </w:p>
    <w:p w14:paraId="4054D9F5" w14:textId="279BFA8D" w:rsidR="001A2F5E" w:rsidRPr="00B553D5" w:rsidRDefault="00227A7A">
      <w:pPr>
        <w:rPr>
          <w:sz w:val="22"/>
          <w:szCs w:val="22"/>
        </w:rPr>
      </w:pPr>
      <w:r w:rsidRPr="00B553D5">
        <w:rPr>
          <w:sz w:val="22"/>
          <w:szCs w:val="22"/>
        </w:rPr>
        <w:t xml:space="preserve">Here we use data from the ZEST study to explore how parasite aggregation dynamics change as elimination is approached due to intense control efforts. We find that parasite aggregation as measured directly by community egg distributions and through estimation of </w:t>
      </w:r>
      <w:r w:rsidR="00943B32">
        <w:rPr>
          <w:sz w:val="22"/>
          <w:szCs w:val="22"/>
        </w:rPr>
        <w:t xml:space="preserve">adult </w:t>
      </w:r>
      <w:r w:rsidRPr="00B553D5">
        <w:rPr>
          <w:sz w:val="22"/>
          <w:szCs w:val="22"/>
        </w:rPr>
        <w:t>parasit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 worm burdens as elimination is approached.</w:t>
      </w:r>
      <w:r w:rsidR="00943B32">
        <w:rPr>
          <w:sz w:val="22"/>
          <w:szCs w:val="22"/>
        </w:rPr>
        <w:t xml:space="preserve"> </w:t>
      </w:r>
      <w:r w:rsidR="00943B32">
        <w:rPr>
          <w:sz w:val="22"/>
          <w:szCs w:val="22"/>
        </w:rPr>
        <w:fldChar w:fldCharType="begin" w:fldLock="1"/>
      </w:r>
      <w:r w:rsidR="00943B32">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943B32">
        <w:rPr>
          <w:sz w:val="22"/>
          <w:szCs w:val="22"/>
        </w:rPr>
        <w:fldChar w:fldCharType="separate"/>
      </w:r>
      <w:r w:rsidR="00943B32" w:rsidRPr="00943B32">
        <w:rPr>
          <w:noProof/>
          <w:sz w:val="22"/>
          <w:szCs w:val="22"/>
        </w:rPr>
        <w:t>[16]</w:t>
      </w:r>
      <w:r w:rsidR="00943B32">
        <w:rPr>
          <w:sz w:val="22"/>
          <w:szCs w:val="22"/>
        </w:rPr>
        <w:fldChar w:fldCharType="end"/>
      </w:r>
    </w:p>
    <w:p w14:paraId="123A6B3E" w14:textId="1FB0B35E" w:rsidR="001A2F5E" w:rsidRDefault="00227A7A">
      <w:pPr>
        <w:pStyle w:val="BodyText"/>
      </w:pPr>
      <w:r>
        <w:t xml:space="preserve">The distribution of individual egg counts from ZEST was highly </w:t>
      </w:r>
      <w:r w:rsidR="00D51133">
        <w:t>aggregated</w:t>
      </w:r>
      <w:r>
        <w:t xml:space="preserve">,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w:t>
      </w:r>
      <w:r w:rsidR="00D51133">
        <w:t>aggregation</w:t>
      </w:r>
      <w:r>
        <w:t xml:space="preserve"> was found to significantly decrease as the community worm burden decreased, and this effect was driven by children. As children frequently have the highest exposure and may be most susceptible to infection due to lack of acquired immunity, </w:t>
      </w:r>
      <w:r w:rsidR="00943B32">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943B32">
        <w:fldChar w:fldCharType="separate"/>
      </w:r>
      <w:r w:rsidR="00E849DE" w:rsidRPr="00E849DE">
        <w:rPr>
          <w:noProof/>
        </w:rPr>
        <w:t>[28]</w:t>
      </w:r>
      <w:r w:rsidR="00943B32">
        <w:fldChar w:fldCharType="end"/>
      </w:r>
      <w:r w:rsidR="00943B32">
        <w:t xml:space="preserve"> </w:t>
      </w:r>
      <w:r>
        <w:t xml:space="preserve">this is not surprising. We also found that the relationship between the </w:t>
      </w:r>
      <w:r w:rsidR="00D51133">
        <w:t>aggregation</w:t>
      </w:r>
      <w:r>
        <w:t xml:space="preserve"> parameter and mean community egg burde</w:t>
      </w:r>
      <w:r w:rsidR="002A209D">
        <w:t xml:space="preserve">n was significantly greater in </w:t>
      </w:r>
      <w:proofErr w:type="spellStart"/>
      <w:r w:rsidR="002A209D">
        <w:t>s</w:t>
      </w:r>
      <w:r>
        <w:t>hehias</w:t>
      </w:r>
      <w:proofErr w:type="spellEnd"/>
      <w:r>
        <w:t xml:space="preserve"> from the ZEST study that received snail control or behavioral interventions in addition to biannual MDA. This could be driven by higher starting prevalence and burden among these intervention arms, </w:t>
      </w:r>
      <w:r w:rsidR="002A209D">
        <w:fldChar w:fldCharType="begin" w:fldLock="1"/>
      </w:r>
      <w:r w:rsidR="004E1CDE">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plainTextFormattedCitation":"[20]","previouslyFormattedCitation":"[20]"},"properties":{"noteIndex":0},"schema":"https://github.com/citation-style-language/schema/raw/master/csl-citation.json"}</w:instrText>
      </w:r>
      <w:r w:rsidR="002A209D">
        <w:fldChar w:fldCharType="separate"/>
      </w:r>
      <w:r w:rsidR="002A209D" w:rsidRPr="002A209D">
        <w:rPr>
          <w:noProof/>
        </w:rPr>
        <w:t>[20]</w:t>
      </w:r>
      <w:r w:rsidR="002A209D">
        <w:fldChar w:fldCharType="end"/>
      </w:r>
      <w:r w:rsidR="002A209D">
        <w:t xml:space="preserve"> </w:t>
      </w:r>
      <w:r>
        <w:t>though could also have theoretical underpinnings that will be the topic of future analyses.</w:t>
      </w:r>
    </w:p>
    <w:p w14:paraId="6630D7D4" w14:textId="49E6A2AC" w:rsidR="001A2F5E" w:rsidRDefault="00227A7A">
      <w:pPr>
        <w:pStyle w:val="BodyText"/>
      </w:pPr>
      <w:r>
        <w:t xml:space="preserve">We propose a novel, mechanistic data-generating process (Case 3) that explicitly models the interaction of individual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parasite burdens and parasite </w:t>
      </w:r>
      <w:r w:rsidR="00D51133">
        <w:t>aggregation</w:t>
      </w:r>
      <w:r>
        <w:t xml:space="preserve">, we find that this Case 3 data-generating process </w:t>
      </w:r>
      <w:r w:rsidR="00FD56FE">
        <w:t xml:space="preserve">generally </w:t>
      </w:r>
      <w:r>
        <w:t xml:space="preserve">provides a better fit to the observed ZEST data. Due to the flexibility and superior fit of the proposed Case 3 mechanism, we believe it represents a </w:t>
      </w:r>
      <w:r w:rsidR="00FD56FE">
        <w:t xml:space="preserve">compelling </w:t>
      </w:r>
      <w:r>
        <w:t xml:space="preserve">theoretical basis for analyzing </w:t>
      </w:r>
      <w:r w:rsidR="00FD56FE">
        <w:t xml:space="preserve">and modelling </w:t>
      </w:r>
      <w:r>
        <w:t>the dynamics of parasite aggregation and mating.</w:t>
      </w:r>
    </w:p>
    <w:p w14:paraId="7AD4C398" w14:textId="681356C7" w:rsidR="001A2F5E" w:rsidRDefault="00227A7A">
      <w:pPr>
        <w:pStyle w:val="BodyText"/>
      </w:pPr>
      <w:r>
        <w:t xml:space="preserve">Case 3 estimation </w:t>
      </w:r>
      <w:r w:rsidR="00EC3376">
        <w:t>suggest that</w:t>
      </w:r>
      <w:r>
        <w:t xml:space="preserve"> male and female parasites are distributed together (Case 1) at high transmission intensities that result in high worm burdens. Case 3 estimates of worm burden and aggregation were more similar to estimates recovered from Case 1 estimation at higher worm burdens. </w:t>
      </w:r>
      <w:r w:rsidR="00EC3376">
        <w:t>However, as</w:t>
      </w:r>
      <w:r>
        <w:t xml:space="preserve"> </w:t>
      </w:r>
      <w:r w:rsidR="00EC3376">
        <w:t>infection intensities</w:t>
      </w:r>
      <w:r>
        <w:t xml:space="preserve"> decrease, Case 3 estimates </w:t>
      </w:r>
      <w:r w:rsidR="00EC3376">
        <w:t>diverge from</w:t>
      </w:r>
      <w:r>
        <w:t xml:space="preserve"> Case 1.</w:t>
      </w:r>
      <w:r w:rsidR="002A209D">
        <w:t xml:space="preserve"> This</w:t>
      </w:r>
      <w:r w:rsidR="00EC3376">
        <w:t xml:space="preserve">, together with the superior posterior fits of Case 3, suggest that Case 1 dynamics may fail to capture the aggregation dynamics </w:t>
      </w:r>
      <w:r w:rsidR="00F46E05">
        <w:t xml:space="preserve">and resulting distribution of mated pairs </w:t>
      </w:r>
      <w:r w:rsidR="00EC3376">
        <w:t xml:space="preserve">of schistosomes in very low transmission intensity environments such as those found in elimination settings. </w:t>
      </w:r>
    </w:p>
    <w:p w14:paraId="4F60876B" w14:textId="7E9CF18C" w:rsidR="001A2F5E" w:rsidRDefault="00EC3376">
      <w:pPr>
        <w:pStyle w:val="BodyText"/>
      </w:pPr>
      <w:r>
        <w:t>One explanation for this is</w:t>
      </w:r>
      <w:r w:rsidR="004E1CDE">
        <w:t xml:space="preserve"> the hypothesis of Robert May</w:t>
      </w:r>
      <w:r w:rsidR="00227A7A">
        <w:t xml:space="preserve"> that the distribution of male and female parasites is not strictly “together” (Case 1) or “separate” (Case 2), but is rather a blend of both that is dependent on the worm burden itself.</w:t>
      </w:r>
      <w:r w:rsidR="004E1CDE">
        <w:t xml:space="preserve"> </w:t>
      </w:r>
      <w:r w:rsidR="004E1CDE">
        <w:fldChar w:fldCharType="begin" w:fldLock="1"/>
      </w:r>
      <w:r w:rsidR="004E1CDE">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4E1CDE">
        <w:fldChar w:fldCharType="separate"/>
      </w:r>
      <w:r w:rsidR="004E1CDE" w:rsidRPr="004E1CDE">
        <w:rPr>
          <w:noProof/>
        </w:rPr>
        <w:t>[16]</w:t>
      </w:r>
      <w:r w:rsidR="004E1CDE">
        <w:fldChar w:fldCharType="end"/>
      </w:r>
      <w:r w:rsidR="00227A7A">
        <w:t xml:space="preserve"> </w:t>
      </w:r>
      <w:r>
        <w:t xml:space="preserve">We tested this hypothesis explicitly with the Case 4 data-generating </w:t>
      </w:r>
      <w:proofErr w:type="gramStart"/>
      <w:r>
        <w:t>distribution, but</w:t>
      </w:r>
      <w:proofErr w:type="gramEnd"/>
      <w:r>
        <w:t xml:space="preserve"> found that Case 4 generally </w:t>
      </w:r>
      <w:r w:rsidR="00F46E05">
        <w:t>provided</w:t>
      </w:r>
      <w:r>
        <w:t xml:space="preserve"> a poor fit to the observed data. The fact t</w:t>
      </w:r>
      <w:r w:rsidR="00F46E05">
        <w:t>h</w:t>
      </w:r>
      <w:r>
        <w:t xml:space="preserve">at Case 3 provides the best fit suggests that </w:t>
      </w:r>
      <w:r w:rsidR="00F46E05">
        <w:t xml:space="preserve">capturing variability in both exposure and susceptibility is important to capture aggregation dynamics at very low transmission intensities.  </w:t>
      </w:r>
    </w:p>
    <w:p w14:paraId="4537EE9C" w14:textId="1D8E2333" w:rsidR="001A2F5E" w:rsidRDefault="00227A7A">
      <w:pPr>
        <w:pStyle w:val="BodyText"/>
      </w:pPr>
      <w:r>
        <w:t xml:space="preserve">This suggests that identifying individuals who are particularly susceptible to infection could be extremely valuable for control efforts, since these individuals are both most susceptible to </w:t>
      </w:r>
      <w:r>
        <w:lastRenderedPageBreak/>
        <w:t>pathology associated with infection and are most likely contributing to sustaining transmission. These individuals could be identified through a sufficiently accurate biomarker or simply by taking note of individuals who are most heavily infected. This information could then be used in targeted drug administration campaigns that prioritize treatment of such high-risk individuals, rather than prioritizing broad coverage of the population regardless of individuals’ susceptibility or exposure. Such strategies will be the topic of subsequent modeling analyses that build on the results presented here.</w:t>
      </w:r>
    </w:p>
    <w:p w14:paraId="0DC9AF3E" w14:textId="78620B90" w:rsidR="001A2F5E" w:rsidRDefault="00227A7A">
      <w:pPr>
        <w:pStyle w:val="BodyText"/>
      </w:pPr>
      <w:r>
        <w:t xml:space="preserve">Such strategies should also be pursued with caution if relying on diagnostics such as </w:t>
      </w:r>
      <w:proofErr w:type="spellStart"/>
      <w:r>
        <w:t>haematuria</w:t>
      </w:r>
      <w:proofErr w:type="spellEnd"/>
      <w:r>
        <w:t xml:space="preserve">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D33D2B">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26]","plainTextFormattedCitation":"[26]","previouslyFormattedCitation":"[26]"},"properties":{"noteIndex":0},"schema":"https://github.com/citation-style-language/schema/raw/master/csl-citation.json"}</w:instrText>
      </w:r>
      <w:r w:rsidR="00D33D2B">
        <w:fldChar w:fldCharType="separate"/>
      </w:r>
      <w:r w:rsidR="00D33D2B" w:rsidRPr="00D33D2B">
        <w:rPr>
          <w:noProof/>
        </w:rPr>
        <w:t>[26]</w:t>
      </w:r>
      <w:r w:rsidR="00D33D2B">
        <w:fldChar w:fldCharType="end"/>
      </w:r>
      <w:r>
        <w:t xml:space="preserve"> is a part of the data-generating processes of the ABC estimation, meaning that generated egg distributions would be expected to match observed ones if diagnostic sensitivity in the real world were perfect. Future analyses using more sensitive diagnostics such as circulatin</w:t>
      </w:r>
      <w:r w:rsidR="00D33D2B">
        <w:t>g</w:t>
      </w:r>
      <w:r>
        <w:t xml:space="preserve"> cathodic antigen (CCA) </w:t>
      </w:r>
      <w:r w:rsidR="00F46E05">
        <w:t xml:space="preserve">or incorporating additional diagnostics into the data generation procedures </w:t>
      </w:r>
      <w:r>
        <w:t>could be pursued to confirm these findings.</w:t>
      </w:r>
    </w:p>
    <w:p w14:paraId="0D548577" w14:textId="4CEAB88A" w:rsidR="001A2F5E" w:rsidRDefault="00227A7A">
      <w:pPr>
        <w:pStyle w:val="BodyText"/>
      </w:pPr>
      <w:r>
        <w:t xml:space="preserve">Heterogeneity in susceptibility and exposure (and their joint distribution) are not the only processes that could explain the dynamics of parasite burden and aggregation identified here, though they most likely play a significant role. Recent analyses have found that mated pairs may survive </w:t>
      </w:r>
      <w:proofErr w:type="spellStart"/>
      <w:r>
        <w:t>praziqauntel</w:t>
      </w:r>
      <w:proofErr w:type="spellEnd"/>
      <w:r>
        <w:t xml:space="preserve"> treatment and resume egg-laying shortly </w:t>
      </w:r>
      <w:r w:rsidR="00D33D2B">
        <w:t>after treatment</w:t>
      </w:r>
      <w:r>
        <w:t>.</w:t>
      </w:r>
      <w:r w:rsidR="00D33D2B">
        <w:t xml:space="preserve"> </w:t>
      </w:r>
      <w:r w:rsidR="00D33D2B">
        <w:fldChar w:fldCharType="begin" w:fldLock="1"/>
      </w:r>
      <w:r w:rsidR="004F5DFF">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D33D2B">
        <w:fldChar w:fldCharType="separate"/>
      </w:r>
      <w:r w:rsidR="00D33D2B" w:rsidRPr="00D33D2B">
        <w:rPr>
          <w:noProof/>
        </w:rPr>
        <w:t>[8]</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23008E4F" w14:textId="77777777" w:rsidR="00733789" w:rsidRDefault="00227A7A">
      <w:pPr>
        <w:pStyle w:val="BodyText"/>
      </w:pPr>
      <w:r>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2A21BA">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1]","plainTextFormattedCitation":"[31]","previouslyFormattedCitation":"[31]"},"properties":{"noteIndex":0},"schema":"https://github.com/citation-style-language/schema/raw/master/csl-citation.json"}</w:instrText>
      </w:r>
      <w:r w:rsidR="002A21BA">
        <w:fldChar w:fldCharType="separate"/>
      </w:r>
      <w:r w:rsidR="002A21BA" w:rsidRPr="00074018">
        <w:rPr>
          <w:noProof/>
        </w:rPr>
        <w:t>[31]</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w:t>
      </w:r>
      <w:r w:rsidR="00F46E05">
        <w:t xml:space="preserve"> may</w:t>
      </w:r>
      <w:r>
        <w:t xml:space="preserve"> lead to mating probabilities higher than are commonly predicted assuming Case 1 dynamics with constant aggregation. </w:t>
      </w:r>
    </w:p>
    <w:p w14:paraId="707474AC" w14:textId="366FED9F" w:rsidR="009C4824" w:rsidRDefault="009C4824">
      <w:pPr>
        <w:pStyle w:val="BodyText"/>
      </w:pPr>
      <w:r>
        <w:t>Deriving an analytic solution for the mating probability as a function of the mean worm burden—or better still the mean egg burden—</w:t>
      </w:r>
      <w:r>
        <w:t>from the proposed Case 3 data distribution</w:t>
      </w:r>
      <w:r>
        <w:t xml:space="preserve"> would be valuable to further explore aggregation dynamics arising from heterogeneities in susceptibility and exposure. However, we also believe it is likely that Case 3 simply provides a more flexible framework to capture the high amount of stochasticity inherent in systems approaching elimination, meaning any analytic estimate may prove unreliable.</w:t>
      </w:r>
      <w:r w:rsidR="00733789">
        <w:t xml:space="preserve"> </w:t>
      </w:r>
    </w:p>
    <w:p w14:paraId="7E90D296" w14:textId="154567CA" w:rsidR="001A2F5E" w:rsidRDefault="00227A7A">
      <w:pPr>
        <w:pStyle w:val="BodyText"/>
      </w:pPr>
      <w:r>
        <w:t>Th</w:t>
      </w:r>
      <w:r w:rsidR="00733789">
        <w:t>e</w:t>
      </w:r>
      <w:r>
        <w:t>s</w:t>
      </w:r>
      <w:r w:rsidR="00733789">
        <w:t>e results</w:t>
      </w:r>
      <w:r>
        <w:t xml:space="preserve"> impl</w:t>
      </w:r>
      <w:r w:rsidR="00733789">
        <w:t>y</w:t>
      </w:r>
      <w:r>
        <w:t xml:space="preserve"> that the hypothesized breakpoint in schistosomiasis transmission </w:t>
      </w:r>
      <w:r w:rsidR="004F5DFF">
        <w:t>could be</w:t>
      </w:r>
      <w:r>
        <w:t xml:space="preserve"> exceedingly small or non-existent. Widespread resilience to elimination </w:t>
      </w:r>
      <w:r w:rsidR="004F5DFF">
        <w:fldChar w:fldCharType="begin" w:fldLock="1"/>
      </w:r>
      <w:r w:rsidR="004F5DFF">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2–36]","plainTextFormattedCitation":"[32–36]","previouslyFormattedCitation":"[32–36]"},"properties":{"noteIndex":0},"schema":"https://github.com/citation-style-language/schema/raw/master/csl-citation.json"}</w:instrText>
      </w:r>
      <w:r w:rsidR="004F5DFF">
        <w:fldChar w:fldCharType="separate"/>
      </w:r>
      <w:r w:rsidR="004F5DFF" w:rsidRPr="004F5DFF">
        <w:rPr>
          <w:noProof/>
        </w:rPr>
        <w:t>[32–36]</w:t>
      </w:r>
      <w:r w:rsidR="004F5DFF">
        <w:fldChar w:fldCharType="end"/>
      </w:r>
      <w:r>
        <w:t xml:space="preserve"> and the recent outbreak of schistosomiasis in C</w:t>
      </w:r>
      <w:r w:rsidR="004F5DFF">
        <w:t xml:space="preserve">orsica </w:t>
      </w:r>
      <w:r>
        <w:t>that appears to have been introduced by a single egg-shedding individual</w:t>
      </w:r>
      <w:r w:rsidR="004F5DFF">
        <w:t xml:space="preserve"> </w:t>
      </w:r>
      <w:r w:rsidR="004F5DFF">
        <w:fldChar w:fldCharType="begin" w:fldLock="1"/>
      </w:r>
      <w:r w:rsidR="004F5DFF">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37]","plainTextFormattedCitation":"[37]","previouslyFormattedCitation":"[37]"},"properties":{"noteIndex":0},"schema":"https://github.com/citation-style-language/schema/raw/master/csl-citation.json"}</w:instrText>
      </w:r>
      <w:r w:rsidR="004F5DFF">
        <w:fldChar w:fldCharType="separate"/>
      </w:r>
      <w:r w:rsidR="004F5DFF" w:rsidRPr="004F5DFF">
        <w:rPr>
          <w:noProof/>
        </w:rPr>
        <w:t>[37]</w:t>
      </w:r>
      <w:r w:rsidR="004F5DFF">
        <w:fldChar w:fldCharType="end"/>
      </w:r>
      <w:r>
        <w:t xml:space="preserve"> also provide evidence </w:t>
      </w:r>
      <w:r w:rsidR="00F46E05">
        <w:t>in support of</w:t>
      </w:r>
      <w:r>
        <w:t xml:space="preserve"> this finding. Breaking schistosomiasis transmission to achieve elimination may therefore be more dependent on reducing environmental transmission through snail control, sanitation improvements, and behavioral interventions and on </w:t>
      </w:r>
      <w:r>
        <w:lastRenderedPageBreak/>
        <w:t>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516997">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mendeley":{"formattedCitation":"[38–40]","plainTextFormattedCitation":"[38–40]","previouslyFormattedCitation":"[38–40]"},"properties":{"noteIndex":0},"schema":"https://github.com/citation-style-language/schema/raw/master/csl-citation.json"}</w:instrText>
      </w:r>
      <w:r w:rsidR="004F5DFF">
        <w:fldChar w:fldCharType="separate"/>
      </w:r>
      <w:r w:rsidR="004F5DFF" w:rsidRPr="004F5DFF">
        <w:rPr>
          <w:noProof/>
        </w:rPr>
        <w:t>[38–40]</w:t>
      </w:r>
      <w:r w:rsidR="004F5DFF">
        <w:fldChar w:fldCharType="end"/>
      </w:r>
    </w:p>
    <w:p w14:paraId="14EBB2B7" w14:textId="2ABFDB27"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516997">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1]","plainTextFormattedCitation":"[41]","previouslyFormattedCitation":"[41]"},"properties":{"noteIndex":0},"schema":"https://github.com/citation-style-language/schema/raw/master/csl-citation.json"}</w:instrText>
      </w:r>
      <w:r w:rsidR="00516997">
        <w:fldChar w:fldCharType="separate"/>
      </w:r>
      <w:r w:rsidR="00516997" w:rsidRPr="00516997">
        <w:rPr>
          <w:noProof/>
        </w:rPr>
        <w:t>[41]</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516997">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2]","plainTextFormattedCitation":"[2,42]","previouslyFormattedCitation":"[2,42]"},"properties":{"noteIndex":0},"schema":"https://github.com/citation-style-language/schema/raw/master/csl-citation.json"}</w:instrText>
      </w:r>
      <w:r w:rsidR="00516997">
        <w:fldChar w:fldCharType="separate"/>
      </w:r>
      <w:r w:rsidR="00516997" w:rsidRPr="00516997">
        <w:rPr>
          <w:noProof/>
        </w:rPr>
        <w:t>[2,42]</w:t>
      </w:r>
      <w:r w:rsidR="00516997">
        <w:fldChar w:fldCharType="end"/>
      </w:r>
      <w:r>
        <w:t xml:space="preserve"> Emerging evidence that zoonotic components of transmission such as hybrid </w:t>
      </w:r>
      <w:r>
        <w:rPr>
          <w:i/>
        </w:rPr>
        <w:t xml:space="preserve">S. </w:t>
      </w:r>
      <w:proofErr w:type="spellStart"/>
      <w:r>
        <w:rPr>
          <w:i/>
        </w:rPr>
        <w:t>bovis</w:t>
      </w:r>
      <w:proofErr w:type="spellEnd"/>
      <w:r>
        <w:t xml:space="preserve"> and </w:t>
      </w:r>
      <w:r>
        <w:rPr>
          <w:i/>
        </w:rPr>
        <w:t>S. haematobium</w:t>
      </w:r>
      <w:r w:rsidR="00516997">
        <w:t xml:space="preserve"> </w:t>
      </w:r>
      <w:r w:rsidR="00516997">
        <w:fldChar w:fldCharType="begin" w:fldLock="1"/>
      </w:r>
      <w:r w:rsidR="0036470F">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43]","plainTextFormattedCitation":"[43]","previouslyFormattedCitation":"[43]"},"properties":{"noteIndex":0},"schema":"https://github.com/citation-style-language/schema/raw/master/csl-citation.json"}</w:instrText>
      </w:r>
      <w:r w:rsidR="00516997">
        <w:fldChar w:fldCharType="separate"/>
      </w:r>
      <w:r w:rsidR="00516997" w:rsidRPr="00516997">
        <w:rPr>
          <w:noProof/>
        </w:rPr>
        <w:t>[43]</w:t>
      </w:r>
      <w:r w:rsidR="00516997">
        <w:fldChar w:fldCharType="end"/>
      </w:r>
      <w:r>
        <w:t xml:space="preserve"> strains and infected rod</w:t>
      </w:r>
      <w:r w:rsidR="00516997">
        <w:t xml:space="preserve">ents </w:t>
      </w:r>
      <w:r w:rsidR="0036470F">
        <w:fldChar w:fldCharType="begin" w:fldLock="1"/>
      </w:r>
      <w:r w:rsidR="0036470F">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44]","plainTextFormattedCitation":"[44]"},"properties":{"noteIndex":0},"schema":"https://github.com/citation-style-language/schema/raw/master/csl-citation.json"}</w:instrText>
      </w:r>
      <w:r w:rsidR="0036470F">
        <w:fldChar w:fldCharType="separate"/>
      </w:r>
      <w:r w:rsidR="0036470F" w:rsidRPr="0036470F">
        <w:rPr>
          <w:noProof/>
        </w:rPr>
        <w:t>[44]</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076A9656" w14:textId="5483ED17" w:rsidR="0063792C" w:rsidRPr="00733789" w:rsidRDefault="00227A7A" w:rsidP="00733789">
      <w:pPr>
        <w:pStyle w:val="BodyText"/>
      </w:pPr>
      <w:r>
        <w:t xml:space="preserve">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w:t>
      </w:r>
      <w:r w:rsidR="00AC66C8">
        <w:t>may not be applicable approaching elimination</w:t>
      </w:r>
      <w:r>
        <w:t>. This implies that the mating probability of adult worms remains high as elimination is approached, and the feasibility of achieving elimination using MDA alone may be overestimated. We suggest more targeted treatment strategies and a focus on integrated intervention strategies that target other components of the schistosome lifecycle to combat this source of resilience and maintain global progress towards the elimination of schistosomiasis.</w:t>
      </w:r>
      <w:bookmarkStart w:id="8" w:name="references"/>
      <w:r w:rsidR="0063792C">
        <w:br w:type="page"/>
      </w:r>
    </w:p>
    <w:p w14:paraId="1F1622CF" w14:textId="77777777" w:rsidR="001A2F5E" w:rsidRDefault="00227A7A">
      <w:pPr>
        <w:pStyle w:val="Heading1"/>
      </w:pPr>
      <w:r>
        <w:lastRenderedPageBreak/>
        <w:t>References</w:t>
      </w:r>
      <w:bookmarkEnd w:id="8"/>
    </w:p>
    <w:p w14:paraId="221AC963" w14:textId="259BE18C" w:rsidR="0036470F" w:rsidRPr="0036470F" w:rsidRDefault="00D33D2B" w:rsidP="0036470F">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470F" w:rsidRPr="0036470F">
        <w:rPr>
          <w:rFonts w:ascii="Cambria" w:hAnsi="Cambria" w:cs="Times New Roman"/>
          <w:noProof/>
        </w:rPr>
        <w:t xml:space="preserve">1. </w:t>
      </w:r>
      <w:r w:rsidR="0036470F" w:rsidRPr="0036470F">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78AC907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 </w:t>
      </w:r>
      <w:r w:rsidRPr="0036470F">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0F2EF33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 </w:t>
      </w:r>
      <w:r w:rsidRPr="0036470F">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1735FB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 </w:t>
      </w:r>
      <w:r w:rsidRPr="0036470F">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0D06A12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5. </w:t>
      </w:r>
      <w:r w:rsidRPr="0036470F">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526130C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6. </w:t>
      </w:r>
      <w:r w:rsidRPr="0036470F">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759A2E4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7. </w:t>
      </w:r>
      <w:r w:rsidRPr="0036470F">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36EEDCD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8. </w:t>
      </w:r>
      <w:r w:rsidRPr="0036470F">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49A3B9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9. </w:t>
      </w:r>
      <w:r w:rsidRPr="0036470F">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2BEC8E0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0. </w:t>
      </w:r>
      <w:r w:rsidRPr="0036470F">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2A1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11. </w:t>
      </w:r>
      <w:r w:rsidRPr="0036470F">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3ECA935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2. </w:t>
      </w:r>
      <w:r w:rsidRPr="0036470F">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7C83B417"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3. </w:t>
      </w:r>
      <w:r w:rsidRPr="0036470F">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63A0D2B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4. </w:t>
      </w:r>
      <w:r w:rsidRPr="0036470F">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2BC1643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5. </w:t>
      </w:r>
      <w:r w:rsidRPr="0036470F">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352E7DB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6. </w:t>
      </w:r>
      <w:r w:rsidRPr="0036470F">
        <w:rPr>
          <w:rFonts w:ascii="Cambria" w:hAnsi="Cambria" w:cs="Times New Roman"/>
          <w:noProof/>
        </w:rPr>
        <w:tab/>
        <w:t>May RM. Togetherness among Schistosomes: its effects on the dynamics of the infection. Math Biosci. 1977;35: 301–343. doi:10.1016/0025-5564(77)90030-X</w:t>
      </w:r>
    </w:p>
    <w:p w14:paraId="539A2A0D"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7. </w:t>
      </w:r>
      <w:r w:rsidRPr="0036470F">
        <w:rPr>
          <w:rFonts w:ascii="Cambria" w:hAnsi="Cambria" w:cs="Times New Roman"/>
          <w:noProof/>
        </w:rPr>
        <w:tab/>
        <w:t>Bradley DJ, May RM. Consequences of helminth aggregation for the dynamics of schistosomiasis. Trans R Soc Trop Med Hyg. 1978;72: 262–273. doi:10.1016/0035-9203(78)90205-5</w:t>
      </w:r>
    </w:p>
    <w:p w14:paraId="5C4C1AA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8. </w:t>
      </w:r>
      <w:r w:rsidRPr="0036470F">
        <w:rPr>
          <w:rFonts w:ascii="Cambria" w:hAnsi="Cambria" w:cs="Times New Roman"/>
          <w:noProof/>
        </w:rPr>
        <w:tab/>
        <w:t xml:space="preserve">Anderson RMRM, May RMRM. Infectious Diseases of Humans. New York, NY, NY: Oxford University Press; 1991. </w:t>
      </w:r>
    </w:p>
    <w:p w14:paraId="6EA6472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9. </w:t>
      </w:r>
      <w:r w:rsidRPr="0036470F">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7C04E45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0. </w:t>
      </w:r>
      <w:r w:rsidRPr="0036470F">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62B8753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1. </w:t>
      </w:r>
      <w:r w:rsidRPr="0036470F">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975547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2. </w:t>
      </w:r>
      <w:r w:rsidRPr="0036470F">
        <w:rPr>
          <w:rFonts w:ascii="Cambria" w:hAnsi="Cambria" w:cs="Times New Roman"/>
          <w:noProof/>
        </w:rPr>
        <w:tab/>
        <w:t xml:space="preserve">Celone M, Person B, Ali SM, Lyimo JH, Mohammed UA, Khamis AN, et al. Increasing </w:t>
      </w:r>
      <w:r w:rsidRPr="0036470F">
        <w:rPr>
          <w:rFonts w:ascii="Cambria" w:hAnsi="Cambria" w:cs="Times New Roman"/>
          <w:noProof/>
        </w:rPr>
        <w:lastRenderedPageBreak/>
        <w:t>the reach: Involving local Muslim religious teachers in a behavioral intervention to eliminate urogenital schistosomiasis in Zanzibar. Acta Trop. 2016;163: 142–148. doi:10.1016/j.actatropica.2016.08.004</w:t>
      </w:r>
    </w:p>
    <w:p w14:paraId="0536F7E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3. </w:t>
      </w:r>
      <w:r w:rsidRPr="0036470F">
        <w:rPr>
          <w:rFonts w:ascii="Cambria" w:hAnsi="Cambria" w:cs="Times New Roman"/>
          <w:noProof/>
        </w:rPr>
        <w:tab/>
        <w:t>Lloyd-Smith JO. Maximum Likelihood Estimation of the Negative Binomial Dispersion Parameter for Highly Overdispersed Data, with Applications to Infectious Diseases. Rees M, editor. PLoS One. 2007;2: e180. doi:10.1371/journal.pone.0000180</w:t>
      </w:r>
    </w:p>
    <w:p w14:paraId="28D1577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4. </w:t>
      </w:r>
      <w:r w:rsidRPr="0036470F">
        <w:rPr>
          <w:rFonts w:ascii="Cambria" w:hAnsi="Cambria" w:cs="Times New Roman"/>
          <w:noProof/>
        </w:rPr>
        <w:tab/>
        <w:t xml:space="preserve">R Core Team. R: A language and environment for statistical computing. Vienna, Austria: R Foundation for Statistical Computing; 2015. </w:t>
      </w:r>
    </w:p>
    <w:p w14:paraId="02158EC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5. </w:t>
      </w:r>
      <w:r w:rsidRPr="0036470F">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10134F9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6. </w:t>
      </w:r>
      <w:r w:rsidRPr="0036470F">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4FE24CB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7. </w:t>
      </w:r>
      <w:r w:rsidRPr="0036470F">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37A71E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8. </w:t>
      </w:r>
      <w:r w:rsidRPr="0036470F">
        <w:rPr>
          <w:rFonts w:ascii="Cambria" w:hAnsi="Cambria" w:cs="Times New Roman"/>
          <w:noProof/>
        </w:rPr>
        <w:tab/>
        <w:t>Csilléry K, François O, Blum MGB. Abc: An R package for approximate Bayesian computation (ABC). Methods Ecol Evol. 2012;3: 475–479. doi:10.1111/j.2041-210X.2011.00179.x</w:t>
      </w:r>
    </w:p>
    <w:p w14:paraId="2158F31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9. </w:t>
      </w:r>
      <w:r w:rsidRPr="0036470F">
        <w:rPr>
          <w:rFonts w:ascii="Cambria" w:hAnsi="Cambria" w:cs="Times New Roman"/>
          <w:noProof/>
        </w:rPr>
        <w:tab/>
        <w:t>Halekoh U, Højsgaard S, Yan J. The R package geepack for generalized estimating equations. J Stat Softw. 2006;15: 1–11. doi:10.18637/jss.v015.i02</w:t>
      </w:r>
    </w:p>
    <w:p w14:paraId="6C71654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0. </w:t>
      </w:r>
      <w:r w:rsidRPr="0036470F">
        <w:rPr>
          <w:rFonts w:ascii="Cambria" w:hAnsi="Cambria" w:cs="Times New Roman"/>
          <w:noProof/>
        </w:rPr>
        <w:tab/>
        <w:t>Wickham H, Averick M, Bryan J, Chang W, McGowan L, François R, et al. Welcome to the Tidyverse. J Open Source Softw. 2019;4: 1686. doi:10.21105/joss.01686</w:t>
      </w:r>
    </w:p>
    <w:p w14:paraId="55485F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1. </w:t>
      </w:r>
      <w:r w:rsidRPr="0036470F">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54937F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2. </w:t>
      </w:r>
      <w:r w:rsidRPr="0036470F">
        <w:rPr>
          <w:rFonts w:ascii="Cambria" w:hAnsi="Cambria" w:cs="Times New Roman"/>
          <w:noProof/>
        </w:rPr>
        <w:tab/>
        <w:t>Landouré A, Dembélé R, Goita S, Kané M, Tuinsma M, Sacko M, et al. Significantly Reduced Intensity of Infection but Persistent Prevalence of Schistosomiasis in a Highly Endemic Region in Mali after Repeated Treatment. Brooker S, editor. PLoS Negl Trop Dis. 2012;6: e1774. doi:10.1371/journal.pntd.0001774</w:t>
      </w:r>
    </w:p>
    <w:p w14:paraId="3997CA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3. </w:t>
      </w:r>
      <w:r w:rsidRPr="0036470F">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F4078B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34. </w:t>
      </w:r>
      <w:r w:rsidRPr="0036470F">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3764447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5. </w:t>
      </w:r>
      <w:r w:rsidRPr="0036470F">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CA2B13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6. </w:t>
      </w:r>
      <w:r w:rsidRPr="0036470F">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28746E3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7. </w:t>
      </w:r>
      <w:r w:rsidRPr="0036470F">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15B5A79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8. </w:t>
      </w:r>
      <w:r w:rsidRPr="0036470F">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74EA799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9. </w:t>
      </w:r>
      <w:r w:rsidRPr="0036470F">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6247386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0. </w:t>
      </w:r>
      <w:r w:rsidRPr="0036470F">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614B70D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1. </w:t>
      </w:r>
      <w:r w:rsidRPr="0036470F">
        <w:rPr>
          <w:rFonts w:ascii="Cambria" w:hAnsi="Cambria" w:cs="Times New Roman"/>
          <w:noProof/>
        </w:rPr>
        <w:tab/>
        <w:t xml:space="preserve">Civitello DJ, Rohr JR. Disentangling the effects of exposure and susceptibility on transmission of the zoonotic parasite </w:t>
      </w:r>
      <w:r w:rsidRPr="0036470F">
        <w:rPr>
          <w:rFonts w:ascii="Cambria" w:hAnsi="Cambria" w:cs="Times New Roman"/>
          <w:i/>
          <w:iCs/>
          <w:noProof/>
        </w:rPr>
        <w:t>Schistosoma mansoni</w:t>
      </w:r>
      <w:r w:rsidRPr="0036470F">
        <w:rPr>
          <w:rFonts w:ascii="Cambria" w:hAnsi="Cambria" w:cs="Times New Roman"/>
          <w:noProof/>
        </w:rPr>
        <w:t>. Fenton A, editor. J Anim Ecol. 2014;83: 1379–1386. doi:10.1111/1365-2656.12222</w:t>
      </w:r>
    </w:p>
    <w:p w14:paraId="2635463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2. </w:t>
      </w:r>
      <w:r w:rsidRPr="0036470F">
        <w:rPr>
          <w:rFonts w:ascii="Cambria" w:hAnsi="Cambria" w:cs="Times New Roman"/>
          <w:noProof/>
        </w:rPr>
        <w:tab/>
        <w:t>Liu Y, Zhong B, Wu Z-S, Liang S, Qiu D-C, Ma X. Interruption of schistosomiasis transmission in mountainous and hilly regions with an integrated strategy: a longitudinal case study in Sichuan, China. Infect Dis Poverty. 2017;6: 79. doi:10.1186/s40249-017-0290-6</w:t>
      </w:r>
    </w:p>
    <w:p w14:paraId="64D2AE5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3. </w:t>
      </w:r>
      <w:r w:rsidRPr="0036470F">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01768EE8" w14:textId="77777777" w:rsidR="0036470F" w:rsidRPr="0036470F" w:rsidRDefault="0036470F" w:rsidP="0036470F">
      <w:pPr>
        <w:widowControl w:val="0"/>
        <w:autoSpaceDE w:val="0"/>
        <w:autoSpaceDN w:val="0"/>
        <w:adjustRightInd w:val="0"/>
        <w:ind w:left="640" w:hanging="640"/>
        <w:rPr>
          <w:rFonts w:ascii="Cambria" w:hAnsi="Cambria"/>
          <w:noProof/>
        </w:rPr>
      </w:pPr>
      <w:r w:rsidRPr="0036470F">
        <w:rPr>
          <w:rFonts w:ascii="Cambria" w:hAnsi="Cambria" w:cs="Times New Roman"/>
          <w:noProof/>
        </w:rPr>
        <w:lastRenderedPageBreak/>
        <w:t xml:space="preserve">44. </w:t>
      </w:r>
      <w:r w:rsidRPr="0036470F">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4F483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oover, Christopher M" w:date="2021-03-24T15:34:00Z" w:initials="HCM">
    <w:p w14:paraId="2EE88C7C" w14:textId="5AA3A6E7" w:rsidR="00EC3376" w:rsidRDefault="00EC3376">
      <w:pPr>
        <w:pStyle w:val="CommentText"/>
      </w:pPr>
      <w:r>
        <w:rPr>
          <w:rStyle w:val="CommentReference"/>
        </w:rPr>
        <w:annotationRef/>
      </w:r>
      <w:r>
        <w:t xml:space="preserve">@Steffi, ok to include these? I won’t include raw data files, these are </w:t>
      </w:r>
      <w:proofErr w:type="spellStart"/>
      <w:r>
        <w:t>Shehia</w:t>
      </w:r>
      <w:proofErr w:type="spellEnd"/>
      <w:r>
        <w:t>-level summaries that contain the aggregation, mean burden, and prevalence estimate for every observation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E88C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5DA76" w16cex:dateUtc="2021-03-24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E88C7C" w16cid:durableId="2405DA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C4900C" w14:textId="77777777" w:rsidR="0000365F" w:rsidRDefault="0000365F">
      <w:pPr>
        <w:spacing w:after="0"/>
      </w:pPr>
      <w:r>
        <w:separator/>
      </w:r>
    </w:p>
  </w:endnote>
  <w:endnote w:type="continuationSeparator" w:id="0">
    <w:p w14:paraId="10FFF9A3" w14:textId="77777777" w:rsidR="0000365F" w:rsidRDefault="000036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50158"/>
      <w:docPartObj>
        <w:docPartGallery w:val="Page Numbers (Bottom of Page)"/>
        <w:docPartUnique/>
      </w:docPartObj>
    </w:sdtPr>
    <w:sdtEndPr>
      <w:rPr>
        <w:noProof/>
      </w:rPr>
    </w:sdtEndPr>
    <w:sdtContent>
      <w:p w14:paraId="080B3226" w14:textId="58E3F779" w:rsidR="00EC3376" w:rsidRDefault="00EC3376">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308F7DC0" w14:textId="77777777" w:rsidR="00EC3376" w:rsidRDefault="00EC33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7AB38A" w14:textId="77777777" w:rsidR="0000365F" w:rsidRDefault="0000365F">
      <w:r>
        <w:separator/>
      </w:r>
    </w:p>
  </w:footnote>
  <w:footnote w:type="continuationSeparator" w:id="0">
    <w:p w14:paraId="23388B88" w14:textId="77777777" w:rsidR="0000365F" w:rsidRDefault="000036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over, Christopher M">
    <w15:presenceInfo w15:providerId="AD" w15:userId="S::christopher.hoover@ucsf.edu::70baeba4-3ad7-443c-b97f-5d7b8006d5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33AD"/>
    <w:rsid w:val="0000365F"/>
    <w:rsid w:val="00010D9D"/>
    <w:rsid w:val="00011004"/>
    <w:rsid w:val="00011C8B"/>
    <w:rsid w:val="0006217B"/>
    <w:rsid w:val="00074018"/>
    <w:rsid w:val="000C2BBC"/>
    <w:rsid w:val="000F4AFD"/>
    <w:rsid w:val="00104F4F"/>
    <w:rsid w:val="001068E3"/>
    <w:rsid w:val="00121C93"/>
    <w:rsid w:val="00123737"/>
    <w:rsid w:val="00135833"/>
    <w:rsid w:val="00137297"/>
    <w:rsid w:val="0014088A"/>
    <w:rsid w:val="00156A35"/>
    <w:rsid w:val="00182279"/>
    <w:rsid w:val="00191405"/>
    <w:rsid w:val="001A2F5E"/>
    <w:rsid w:val="001D66D8"/>
    <w:rsid w:val="001F03A5"/>
    <w:rsid w:val="00203A80"/>
    <w:rsid w:val="00205BE0"/>
    <w:rsid w:val="002202BD"/>
    <w:rsid w:val="00227A7A"/>
    <w:rsid w:val="0025031C"/>
    <w:rsid w:val="00294309"/>
    <w:rsid w:val="002A209D"/>
    <w:rsid w:val="002A21BA"/>
    <w:rsid w:val="00300289"/>
    <w:rsid w:val="00305638"/>
    <w:rsid w:val="00323332"/>
    <w:rsid w:val="00344B99"/>
    <w:rsid w:val="0036470F"/>
    <w:rsid w:val="0036562B"/>
    <w:rsid w:val="003775C0"/>
    <w:rsid w:val="0038290E"/>
    <w:rsid w:val="003A7669"/>
    <w:rsid w:val="003B5922"/>
    <w:rsid w:val="003B741B"/>
    <w:rsid w:val="00410110"/>
    <w:rsid w:val="00426F72"/>
    <w:rsid w:val="004815E0"/>
    <w:rsid w:val="004B500B"/>
    <w:rsid w:val="004B56AE"/>
    <w:rsid w:val="004C18F7"/>
    <w:rsid w:val="004D448A"/>
    <w:rsid w:val="004E1CDE"/>
    <w:rsid w:val="004E29B3"/>
    <w:rsid w:val="004F4839"/>
    <w:rsid w:val="004F5DFF"/>
    <w:rsid w:val="004F62EF"/>
    <w:rsid w:val="00504C8A"/>
    <w:rsid w:val="00516997"/>
    <w:rsid w:val="00525A3D"/>
    <w:rsid w:val="00526DE7"/>
    <w:rsid w:val="00543C50"/>
    <w:rsid w:val="00552AB7"/>
    <w:rsid w:val="00565BA2"/>
    <w:rsid w:val="00574243"/>
    <w:rsid w:val="00576CE1"/>
    <w:rsid w:val="00590D07"/>
    <w:rsid w:val="005954A1"/>
    <w:rsid w:val="00597A29"/>
    <w:rsid w:val="005A5F47"/>
    <w:rsid w:val="005C2970"/>
    <w:rsid w:val="005D79A3"/>
    <w:rsid w:val="00611906"/>
    <w:rsid w:val="0061785D"/>
    <w:rsid w:val="0063792C"/>
    <w:rsid w:val="00652EE5"/>
    <w:rsid w:val="006557EB"/>
    <w:rsid w:val="006704D8"/>
    <w:rsid w:val="00681EB4"/>
    <w:rsid w:val="006959B5"/>
    <w:rsid w:val="006B1E13"/>
    <w:rsid w:val="006C07A6"/>
    <w:rsid w:val="006E1FB8"/>
    <w:rsid w:val="006E69D1"/>
    <w:rsid w:val="006F7635"/>
    <w:rsid w:val="00706E7B"/>
    <w:rsid w:val="00714183"/>
    <w:rsid w:val="00733789"/>
    <w:rsid w:val="00760833"/>
    <w:rsid w:val="00772EDC"/>
    <w:rsid w:val="00774199"/>
    <w:rsid w:val="00784D58"/>
    <w:rsid w:val="007C5FE9"/>
    <w:rsid w:val="007F1427"/>
    <w:rsid w:val="00806F5D"/>
    <w:rsid w:val="00811163"/>
    <w:rsid w:val="00816B84"/>
    <w:rsid w:val="00844AE7"/>
    <w:rsid w:val="00862471"/>
    <w:rsid w:val="008837D4"/>
    <w:rsid w:val="008A49B1"/>
    <w:rsid w:val="008A662C"/>
    <w:rsid w:val="008D6863"/>
    <w:rsid w:val="00915B42"/>
    <w:rsid w:val="00920DD8"/>
    <w:rsid w:val="00933097"/>
    <w:rsid w:val="00943B32"/>
    <w:rsid w:val="009645B3"/>
    <w:rsid w:val="009815A5"/>
    <w:rsid w:val="0098519F"/>
    <w:rsid w:val="009B27B2"/>
    <w:rsid w:val="009C4824"/>
    <w:rsid w:val="009E57D0"/>
    <w:rsid w:val="00A06C3F"/>
    <w:rsid w:val="00A3021D"/>
    <w:rsid w:val="00A347FD"/>
    <w:rsid w:val="00A44A7B"/>
    <w:rsid w:val="00A52D69"/>
    <w:rsid w:val="00A5557A"/>
    <w:rsid w:val="00AC2CDD"/>
    <w:rsid w:val="00AC66C8"/>
    <w:rsid w:val="00AF5B2E"/>
    <w:rsid w:val="00B10941"/>
    <w:rsid w:val="00B10A01"/>
    <w:rsid w:val="00B3180C"/>
    <w:rsid w:val="00B553D5"/>
    <w:rsid w:val="00B86B75"/>
    <w:rsid w:val="00BC48D5"/>
    <w:rsid w:val="00BF33D7"/>
    <w:rsid w:val="00C0077D"/>
    <w:rsid w:val="00C23983"/>
    <w:rsid w:val="00C341BE"/>
    <w:rsid w:val="00C36279"/>
    <w:rsid w:val="00C64FE9"/>
    <w:rsid w:val="00CD44A2"/>
    <w:rsid w:val="00CD696F"/>
    <w:rsid w:val="00CE4BD4"/>
    <w:rsid w:val="00D00133"/>
    <w:rsid w:val="00D13277"/>
    <w:rsid w:val="00D322AA"/>
    <w:rsid w:val="00D33D2B"/>
    <w:rsid w:val="00D51133"/>
    <w:rsid w:val="00D874B5"/>
    <w:rsid w:val="00DE0524"/>
    <w:rsid w:val="00E315A3"/>
    <w:rsid w:val="00E45186"/>
    <w:rsid w:val="00E53136"/>
    <w:rsid w:val="00E708E2"/>
    <w:rsid w:val="00E779C7"/>
    <w:rsid w:val="00E849DE"/>
    <w:rsid w:val="00E87409"/>
    <w:rsid w:val="00E90A95"/>
    <w:rsid w:val="00EC3376"/>
    <w:rsid w:val="00F03BC8"/>
    <w:rsid w:val="00F1639C"/>
    <w:rsid w:val="00F3448B"/>
    <w:rsid w:val="00F46E05"/>
    <w:rsid w:val="00F6029F"/>
    <w:rsid w:val="00FD2F13"/>
    <w:rsid w:val="00FD56FE"/>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F1639C"/>
    <w:pPr>
      <w:keepNext/>
      <w:keepLines/>
      <w:spacing w:before="80" w:after="80"/>
      <w:outlineLvl w:val="1"/>
    </w:pPr>
    <w:rPr>
      <w:rFonts w:eastAsiaTheme="majorEastAsia" w:cstheme="majorBidi"/>
      <w:b/>
      <w:bCs/>
      <w:szCs w:val="32"/>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 w:type="character" w:styleId="UnresolvedMention">
    <w:name w:val="Unresolved Mention"/>
    <w:basedOn w:val="DefaultParagraphFont"/>
    <w:uiPriority w:val="99"/>
    <w:semiHidden/>
    <w:unhideWhenUsed/>
    <w:rsid w:val="00816B8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363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00180" TargetMode="External"/><Relationship Id="rId13" Type="http://schemas.microsoft.com/office/2018/08/relationships/commentsExtensible" Target="commentsExtensible.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cmhoove14/SchistoDynAg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A58D1-32E8-4A08-9BF1-E5E708A3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22</Pages>
  <Words>35836</Words>
  <Characters>204266</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3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Hoover, Christopher M</cp:lastModifiedBy>
  <cp:revision>26</cp:revision>
  <dcterms:created xsi:type="dcterms:W3CDTF">2021-03-03T00:04:00Z</dcterms:created>
  <dcterms:modified xsi:type="dcterms:W3CDTF">2021-03-25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ieee</vt:lpwstr>
  </property>
  <property fmtid="{D5CDD505-2E9C-101B-9397-08002B2CF9AE}" pid="12" name="Mendeley Recent Style Name 2_1">
    <vt:lpwstr>IEEE</vt:lpwstr>
  </property>
  <property fmtid="{D5CDD505-2E9C-101B-9397-08002B2CF9AE}" pid="13" name="Mendeley Recent Style Id 3_1">
    <vt:lpwstr>http://www.zotero.org/styles/journal-of-theoretical-biology</vt:lpwstr>
  </property>
  <property fmtid="{D5CDD505-2E9C-101B-9397-08002B2CF9AE}" pid="14" name="Mendeley Recent Style Name 3_1">
    <vt:lpwstr>Journal of Theoretical Biology</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